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6234BC7" w14:textId="5019E029" w:rsidR="003D2A46" w:rsidRPr="003D2A46" w:rsidRDefault="003D2A46" w:rsidP="003D2A46">
      <w:pPr>
        <w:shd w:val="clear" w:color="auto" w:fill="FFFFFF"/>
        <w:spacing w:before="100" w:beforeAutospacing="1" w:after="100" w:afterAutospacing="1" w:line="240" w:lineRule="auto"/>
        <w:jc w:val="both"/>
        <w:rPr>
          <w:rFonts w:ascii="Times New Roman" w:hAnsi="Times New Roman" w:cs="Times New Roman"/>
        </w:rPr>
      </w:pPr>
      <w:r w:rsidRPr="003D2A46">
        <w:rPr>
          <w:rFonts w:ascii="Times New Roman" w:hAnsi="Times New Roman" w:cs="Times New Roman"/>
        </w:rPr>
        <w:t>We thank the reviewers for their time and expertise considering this study. We appreciate your insights and have made the recommended adjustments to aid in clarity of findings and in rationale for the work. The revisions include more discussion of GDF15 in relation to chronic stress to rationalize the dexamethasone arm of the study, revision of plots to better illustrate sampling time points, clarification of statistical methods used in the body, inclusion of unadjusted data for tolerance testing, and improvements in the introduction and discussion for clarity. The specific requests are listed point-by-point by reviewer below.</w:t>
      </w:r>
    </w:p>
    <w:p w14:paraId="41C5C199" w14:textId="77777777" w:rsidR="005E751B" w:rsidRPr="00967C1D" w:rsidRDefault="00F339A9" w:rsidP="00F339A9">
      <w:pPr>
        <w:rPr>
          <w:rFonts w:ascii="Times New Roman" w:hAnsi="Times New Roman" w:cs="Times New Roman"/>
          <w:color w:val="242424"/>
          <w:u w:val="single"/>
          <w:shd w:val="clear" w:color="auto" w:fill="FFFFFF"/>
        </w:rPr>
      </w:pPr>
      <w:r w:rsidRPr="00967C1D">
        <w:rPr>
          <w:rStyle w:val="Strong"/>
          <w:rFonts w:ascii="Times New Roman" w:hAnsi="Times New Roman" w:cs="Times New Roman"/>
          <w:color w:val="242424"/>
          <w:u w:val="single"/>
          <w:shd w:val="clear" w:color="auto" w:fill="FFFFFF"/>
        </w:rPr>
        <w:t>Reviewer 1</w:t>
      </w:r>
      <w:r w:rsidRPr="00967C1D">
        <w:rPr>
          <w:rFonts w:ascii="Times New Roman" w:hAnsi="Times New Roman" w:cs="Times New Roman"/>
          <w:color w:val="242424"/>
          <w:u w:val="single"/>
          <w:shd w:val="clear" w:color="auto" w:fill="FFFFFF"/>
        </w:rPr>
        <w:t xml:space="preserve">: </w:t>
      </w:r>
    </w:p>
    <w:p w14:paraId="5EB1A821" w14:textId="77777777" w:rsidR="00A70289" w:rsidRPr="00967C1D" w:rsidRDefault="00F339A9" w:rsidP="00A70289">
      <w:pPr>
        <w:rPr>
          <w:rFonts w:ascii="Times New Roman" w:hAnsi="Times New Roman" w:cs="Times New Roman"/>
          <w:color w:val="242424"/>
          <w:shd w:val="clear" w:color="auto" w:fill="FFFFFF"/>
        </w:rPr>
      </w:pPr>
      <w:r w:rsidRPr="00967C1D">
        <w:rPr>
          <w:rFonts w:ascii="Times New Roman" w:hAnsi="Times New Roman" w:cs="Times New Roman"/>
          <w:color w:val="242424"/>
          <w:shd w:val="clear" w:color="auto" w:fill="FFFFFF"/>
        </w:rPr>
        <w:t xml:space="preserve">This is an interesting study that examined the effect of GDF-15 deficiency on multiple pregnancy -related outcomes in GDF-15 KO mice. </w:t>
      </w:r>
      <w:r w:rsidR="000635DC" w:rsidRPr="00967C1D">
        <w:rPr>
          <w:rFonts w:ascii="Times New Roman" w:hAnsi="Times New Roman" w:cs="Times New Roman"/>
          <w:color w:val="242424"/>
          <w:shd w:val="clear" w:color="auto" w:fill="FFFFFF"/>
        </w:rPr>
        <w:t>Surprisingly</w:t>
      </w:r>
      <w:r w:rsidRPr="00967C1D">
        <w:rPr>
          <w:rFonts w:ascii="Times New Roman" w:hAnsi="Times New Roman" w:cs="Times New Roman"/>
          <w:color w:val="242424"/>
          <w:shd w:val="clear" w:color="auto" w:fill="FFFFFF"/>
        </w:rPr>
        <w:t>, GDF15-KO dams had no difference in pregnancy-related weight gain, food intake, insulin sensitivity and neonatal outcomes compared to WT dams, suggesting that GDF15 is not a major player in pregnancy-associated metabolic changes and pregnancy outcomes in mice. The study is well designed with multiple parameters investigated.</w:t>
      </w:r>
      <w:r w:rsidRPr="00967C1D">
        <w:rPr>
          <w:rFonts w:ascii="Times New Roman" w:hAnsi="Times New Roman" w:cs="Times New Roman"/>
          <w:color w:val="242424"/>
        </w:rPr>
        <w:br/>
      </w:r>
      <w:r w:rsidRPr="00967C1D">
        <w:rPr>
          <w:rFonts w:ascii="Times New Roman" w:hAnsi="Times New Roman" w:cs="Times New Roman"/>
          <w:color w:val="242424"/>
          <w:shd w:val="clear" w:color="auto" w:fill="FFFFFF"/>
        </w:rPr>
        <w:t>A few comments to the authors:</w:t>
      </w:r>
    </w:p>
    <w:p w14:paraId="1360C40E" w14:textId="7DC3E192" w:rsidR="00532D43" w:rsidRPr="00967C1D" w:rsidRDefault="00F339A9" w:rsidP="00A70289">
      <w:pPr>
        <w:pStyle w:val="ListParagraph"/>
        <w:numPr>
          <w:ilvl w:val="0"/>
          <w:numId w:val="5"/>
        </w:numPr>
        <w:rPr>
          <w:rFonts w:ascii="Times New Roman" w:hAnsi="Times New Roman" w:cs="Times New Roman"/>
          <w:color w:val="242424"/>
          <w:shd w:val="clear" w:color="auto" w:fill="FFFFFF"/>
        </w:rPr>
      </w:pPr>
      <w:r w:rsidRPr="00967C1D">
        <w:rPr>
          <w:rFonts w:ascii="Times New Roman" w:hAnsi="Times New Roman" w:cs="Times New Roman"/>
          <w:b/>
          <w:bCs/>
          <w:color w:val="242424"/>
          <w:shd w:val="clear" w:color="auto" w:fill="FFFFFF"/>
        </w:rPr>
        <w:t>Figure 2A &amp; B: If insulin tolerance is reduced in pregnancy why does fasting glucose tend to be lower?</w:t>
      </w:r>
    </w:p>
    <w:p w14:paraId="09094DA5" w14:textId="60705848" w:rsidR="0054230C" w:rsidRPr="00967C1D" w:rsidRDefault="00870C7A" w:rsidP="005B2A1D">
      <w:pPr>
        <w:rPr>
          <w:rFonts w:ascii="Times New Roman" w:hAnsi="Times New Roman" w:cs="Times New Roman"/>
          <w:color w:val="242424"/>
          <w:shd w:val="clear" w:color="auto" w:fill="FFFFFF"/>
        </w:rPr>
      </w:pPr>
      <w:r w:rsidRPr="00967C1D">
        <w:rPr>
          <w:rFonts w:ascii="Times New Roman" w:hAnsi="Times New Roman" w:cs="Times New Roman"/>
          <w:color w:val="242424"/>
          <w:shd w:val="clear" w:color="auto" w:fill="FFFFFF"/>
        </w:rPr>
        <w:t>Insulin resistance and lower blood glucose, both f</w:t>
      </w:r>
      <w:r w:rsidR="00532D43" w:rsidRPr="00967C1D">
        <w:rPr>
          <w:rFonts w:ascii="Times New Roman" w:hAnsi="Times New Roman" w:cs="Times New Roman"/>
          <w:color w:val="242424"/>
          <w:shd w:val="clear" w:color="auto" w:fill="FFFFFF"/>
        </w:rPr>
        <w:t>asting</w:t>
      </w:r>
      <w:r w:rsidR="00A17617" w:rsidRPr="00967C1D">
        <w:rPr>
          <w:rFonts w:ascii="Times New Roman" w:hAnsi="Times New Roman" w:cs="Times New Roman"/>
          <w:color w:val="242424"/>
          <w:shd w:val="clear" w:color="auto" w:fill="FFFFFF"/>
        </w:rPr>
        <w:t xml:space="preserve"> and fed</w:t>
      </w:r>
      <w:r w:rsidRPr="00967C1D">
        <w:rPr>
          <w:rFonts w:ascii="Times New Roman" w:hAnsi="Times New Roman" w:cs="Times New Roman"/>
          <w:color w:val="242424"/>
          <w:shd w:val="clear" w:color="auto" w:fill="FFFFFF"/>
        </w:rPr>
        <w:t xml:space="preserve">, during pregnancy </w:t>
      </w:r>
      <w:r w:rsidR="00A17617" w:rsidRPr="00967C1D">
        <w:rPr>
          <w:rFonts w:ascii="Times New Roman" w:hAnsi="Times New Roman" w:cs="Times New Roman"/>
          <w:color w:val="242424"/>
          <w:shd w:val="clear" w:color="auto" w:fill="FFFFFF"/>
        </w:rPr>
        <w:t xml:space="preserve">compared to </w:t>
      </w:r>
      <w:r w:rsidRPr="00967C1D">
        <w:rPr>
          <w:rFonts w:ascii="Times New Roman" w:hAnsi="Times New Roman" w:cs="Times New Roman"/>
          <w:color w:val="242424"/>
          <w:shd w:val="clear" w:color="auto" w:fill="FFFFFF"/>
        </w:rPr>
        <w:t>non-pregnant</w:t>
      </w:r>
      <w:r w:rsidR="00A17617" w:rsidRPr="00967C1D">
        <w:rPr>
          <w:rFonts w:ascii="Times New Roman" w:hAnsi="Times New Roman" w:cs="Times New Roman"/>
          <w:color w:val="242424"/>
          <w:shd w:val="clear" w:color="auto" w:fill="FFFFFF"/>
        </w:rPr>
        <w:t xml:space="preserve"> mice</w:t>
      </w:r>
      <w:r w:rsidRPr="00967C1D">
        <w:rPr>
          <w:rFonts w:ascii="Times New Roman" w:hAnsi="Times New Roman" w:cs="Times New Roman"/>
          <w:color w:val="242424"/>
          <w:shd w:val="clear" w:color="auto" w:fill="FFFFFF"/>
        </w:rPr>
        <w:t xml:space="preserve"> are well-documented </w:t>
      </w:r>
      <w:proofErr w:type="spellStart"/>
      <w:r w:rsidRPr="00967C1D">
        <w:rPr>
          <w:rFonts w:ascii="Times New Roman" w:hAnsi="Times New Roman" w:cs="Times New Roman"/>
          <w:color w:val="242424"/>
          <w:shd w:val="clear" w:color="auto" w:fill="FFFFFF"/>
        </w:rPr>
        <w:t>phenomemons</w:t>
      </w:r>
      <w:proofErr w:type="spellEnd"/>
      <w:r w:rsidRPr="00967C1D">
        <w:rPr>
          <w:rFonts w:ascii="Times New Roman" w:hAnsi="Times New Roman" w:cs="Times New Roman"/>
          <w:color w:val="242424"/>
          <w:shd w:val="clear" w:color="auto" w:fill="FFFFFF"/>
        </w:rPr>
        <w:fldChar w:fldCharType="begin"/>
      </w:r>
      <w:r w:rsidR="00B003F0">
        <w:rPr>
          <w:rFonts w:ascii="Times New Roman" w:hAnsi="Times New Roman" w:cs="Times New Roman"/>
          <w:color w:val="242424"/>
          <w:shd w:val="clear" w:color="auto" w:fill="FFFFFF"/>
        </w:rPr>
        <w:instrText xml:space="preserve"> ADDIN ZOTERO_ITEM CSL_CITATION {"citationID":"Fh8hVmDy","properties":{"formattedCitation":"(1,2)","plainCitation":"(1,2)","noteIndex":0},"citationItems":[{"id":525,"uris":["http://zotero.org/users/5073745/items/XDVXWQWM"],"itemData":{"id":525,"type":"article-journal","abstract":"Intensive insulin treatment during diabetic pregnancy is complicated by maternal hypoglycemia. To investigate whether pregnancy may contribute as an independent hypoglycemia risk factor, awake pregnant rats that were near term underwent stepped insulin hypoglycemic (3.4 and 2.3 mM) clamp studies in the fasted and nonfasted states. In the fasted state, the glucagon response to hypoglycemia was completely suppressed in the pregnant rats (P &lt; 0.01). Epinephrine, but not norepinephrine, was also diminished by approximately 70-75% at both hypoglycemic steps, and more exogenous glucose was needed to maintain hypoglycemia during pregnancy. To avoid the potential confounding effect of increased ketone levels (beta-hydroxybutyrate was approximately 170% higher in the pregnant rats), experiments were repeated in the nonfasting state when ketosis was eliminated in both groups. The nonfasted pregnant rats continued to show near complete suppression of the glucagon response, even at glucose levels of 2.3 mM. In contrast, a brisk response occurred in nonpregnant controls when glucose fell to 3.4 mM. Although epinephrine levels in the pregnant rats were also markedly suppressed during the milder hypoglycemic stimulus, they approached values seen in nonpregnant controls when glucose was lowered further to 2.3 mM. We concluded that in the rat, pregnancy markedly suppresses glucagon responses to hypoglycemia. The release of epinephrine, but not norepinephrine, is also blunted, especially during mild hypoglycemia. These findings suggest that pregnancy may impair glucose counterregulation by inhibiting glucagon and epinephrine release during hypoglycemia.","container-title":"Diabetes","DOI":"10.2337/diab.42.10.1440","ISSN":"0012-1797","issue":"10","journalAbbreviation":"Diabetes","language":"eng","note":"PMID: 8375583","page":"1440-1445","source":"PubMed","title":"Inhibitory effect of pregnancy on counterregulatory hormone responses to hypoglycemia in awake rat","volume":"42","author":[{"family":"Rossi","given":"G."},{"family":"Lapaczewski","given":"P."},{"family":"Diamond","given":"M. P."},{"family":"Jacob","given":"R. J."},{"family":"Shulman","given":"G. I."},{"family":"Sherwin","given":"R. S."}],"issued":{"date-parts":[["1993",10]]}}},{"id":2328,"uris":["http://zotero.org/users/5073745/items/HEBBNKY8"],"itemData":{"id":2328,"type":"article-journal","abstract":"&lt;sec&gt;&lt;title&gt;Objective&lt;/title&gt;&lt;p&gt;Pregnancy is a dynamic state involving multiple metabolic adaptions in various tissues including the endocrine pancreas. However, a detailed characterization of the maternal islet metabolome in relation to islet function and the ambient circulating metabolome during pregnancy has not been established.&lt;/p&gt;&lt;/sec&gt;&lt;sec&gt;&lt;title&gt;Methods&lt;/title&gt;&lt;p&gt;A timed-pregnancy mouse model was studied, and age-matched non-pregnant mice were used as controls. Targeted metabolomics was applied to fasting plasma and purified islets during each trimester of pregnancy. Glucose homeostasis and islet function was assessed. Bioinformatic analyses were performed to reveal the metabolic adaptive changes in plasma and islets, and to identify key metabolic pathways associated with pregnancy.&lt;/p&gt;&lt;/sec&gt;&lt;sec&gt;&lt;title&gt;Results&lt;/title&gt;&lt;p&gt;Fasting glucose and insulin were found to be significantly lower in pregnant mice compared to non-pregnant controls, throughout the gestational period. Additionally, pregnant mice had superior glucose excursions and greater insulin response to an oral glucose tolerance test. Interestingly, both alpha and beta cell proliferation were significantly enhanced in early to mid-pregnancy, leading to significantly increased islet size seen in mid to late gestation. When comparing the plasma metabolome of pregnant and non-pregnant mice, phospholipid and fatty acid metabolism pathways were found to be upregulated throughout pregnancy, whereas amino acid metabolism initially decreased in early through mid pregnancy, but then increased in late pregnancy. Conversely, in islets, amino acid metabolism was consistently enriched throughout pregnancy, with glycerophospholid and fatty acid metabolism was only upregulated in late pregnancy. Specific amino acids (glutamate, valine) and lipids (acyl-alkyl-PC, diacyl-PC, and sphingomyelin) were found to be significantly differentially expressed in islets of the pregnant mice compared to controls, which was possibly linked to enhanced insulin secretion and islet proliferation.&lt;/p&gt;&lt;/sec&gt;&lt;sec&gt;&lt;title&gt;Conclusion&lt;/title&gt;&lt;p&gt;Beta cell proliferation and function are elevated during pregnancy, and this is coupled to the enrichment of islet metabolites and metabolic pathways primarily associated with amino acid and glycerophospholipid metabolism. This study provides insight into metabolic adaptive changes in glucose homeostasis and islet function seen during pregnancy, which will provide a molecular rationale to further explore the regulation of maternal metabolism to avoid the onset of pregnancy disorders, including gestational diabetes.&lt;/p&gt;&lt;/sec&gt;","container-title":"Frontiers in Endocrinology","DOI":"10.3389/fendo.2022.852149","ISSN":"1664-2392","journalAbbreviation":"Front. Endocrinol.","language":"English","note":"publisher: Frontiers","source":"Frontiers","title":"Adaptive Changes in Glucose Homeostasis and Islet Function During Pregnancy: A Targeted Metabolomics Study in Mice","title-short":"Adaptive Changes in Glucose Homeostasis and Islet Function During Pregnancy","URL":"https://www.frontiersin.org/journals/endocrinology/articles/10.3389/fendo.2022.852149/full","volume":"13","author":[{"family":"Zhang","given":"Ziyi"},{"family":"Piro","given":"Anthony L."},{"family":"Dai","given":"Feihan F."},{"family":"Wheeler","given":"Michael B."}],"accessed":{"date-parts":[["2024",7,16]]},"issued":{"date-parts":[["2022",5,4]]}}}],"schema":"https://github.com/citation-style-language/schema/raw/master/csl-citation.json"} </w:instrText>
      </w:r>
      <w:r w:rsidRPr="00967C1D">
        <w:rPr>
          <w:rFonts w:ascii="Times New Roman" w:hAnsi="Times New Roman" w:cs="Times New Roman"/>
          <w:color w:val="242424"/>
          <w:shd w:val="clear" w:color="auto" w:fill="FFFFFF"/>
        </w:rPr>
        <w:fldChar w:fldCharType="separate"/>
      </w:r>
      <w:r w:rsidR="00B003F0" w:rsidRPr="00B003F0">
        <w:rPr>
          <w:rFonts w:ascii="Times New Roman" w:hAnsi="Times New Roman" w:cs="Times New Roman"/>
        </w:rPr>
        <w:t>(1,2)</w:t>
      </w:r>
      <w:r w:rsidRPr="00967C1D">
        <w:rPr>
          <w:rFonts w:ascii="Times New Roman" w:hAnsi="Times New Roman" w:cs="Times New Roman"/>
          <w:color w:val="242424"/>
          <w:shd w:val="clear" w:color="auto" w:fill="FFFFFF"/>
        </w:rPr>
        <w:fldChar w:fldCharType="end"/>
      </w:r>
      <w:r w:rsidR="00191A10" w:rsidRPr="00967C1D">
        <w:rPr>
          <w:rFonts w:ascii="Times New Roman" w:hAnsi="Times New Roman" w:cs="Times New Roman"/>
          <w:color w:val="242424"/>
          <w:shd w:val="clear" w:color="auto" w:fill="FFFFFF"/>
        </w:rPr>
        <w:t xml:space="preserve">. </w:t>
      </w:r>
      <w:r w:rsidRPr="00967C1D">
        <w:rPr>
          <w:rFonts w:ascii="Times New Roman" w:hAnsi="Times New Roman" w:cs="Times New Roman"/>
          <w:color w:val="242424"/>
          <w:shd w:val="clear" w:color="auto" w:fill="FFFFFF"/>
        </w:rPr>
        <w:t xml:space="preserve">A combination of </w:t>
      </w:r>
      <w:r w:rsidR="00191A10" w:rsidRPr="00967C1D">
        <w:rPr>
          <w:rFonts w:ascii="Times New Roman" w:hAnsi="Times New Roman" w:cs="Times New Roman"/>
          <w:color w:val="242424"/>
          <w:shd w:val="clear" w:color="auto" w:fill="FFFFFF"/>
        </w:rPr>
        <w:t>placentally derived hormones, such as placental lactogens</w:t>
      </w:r>
      <w:r w:rsidRPr="00967C1D">
        <w:rPr>
          <w:rFonts w:ascii="Times New Roman" w:hAnsi="Times New Roman" w:cs="Times New Roman"/>
          <w:color w:val="242424"/>
          <w:shd w:val="clear" w:color="auto" w:fill="FFFFFF"/>
        </w:rPr>
        <w:t xml:space="preserve">, reduced </w:t>
      </w:r>
      <w:r w:rsidR="005B2A1D" w:rsidRPr="00967C1D">
        <w:rPr>
          <w:rFonts w:ascii="Times New Roman" w:hAnsi="Times New Roman" w:cs="Times New Roman"/>
          <w:color w:val="242424"/>
          <w:shd w:val="clear" w:color="auto" w:fill="FFFFFF"/>
        </w:rPr>
        <w:t xml:space="preserve">hypoglycemic </w:t>
      </w:r>
      <w:r w:rsidRPr="00967C1D">
        <w:rPr>
          <w:rFonts w:ascii="Times New Roman" w:hAnsi="Times New Roman" w:cs="Times New Roman"/>
          <w:color w:val="242424"/>
          <w:shd w:val="clear" w:color="auto" w:fill="FFFFFF"/>
        </w:rPr>
        <w:t xml:space="preserve">counter-regulatory measures in the islet, and large </w:t>
      </w:r>
      <w:proofErr w:type="spellStart"/>
      <w:r w:rsidRPr="00967C1D">
        <w:rPr>
          <w:rFonts w:ascii="Times New Roman" w:hAnsi="Times New Roman" w:cs="Times New Roman"/>
          <w:color w:val="242424"/>
          <w:shd w:val="clear" w:color="auto" w:fill="FFFFFF"/>
        </w:rPr>
        <w:t>feto</w:t>
      </w:r>
      <w:proofErr w:type="spellEnd"/>
      <w:r w:rsidRPr="00967C1D">
        <w:rPr>
          <w:rFonts w:ascii="Times New Roman" w:hAnsi="Times New Roman" w:cs="Times New Roman"/>
          <w:color w:val="242424"/>
          <w:shd w:val="clear" w:color="auto" w:fill="FFFFFF"/>
        </w:rPr>
        <w:t xml:space="preserve">-placental demand for glucose </w:t>
      </w:r>
      <w:r w:rsidR="00674514" w:rsidRPr="00967C1D">
        <w:rPr>
          <w:rFonts w:ascii="Times New Roman" w:hAnsi="Times New Roman" w:cs="Times New Roman"/>
          <w:color w:val="242424"/>
          <w:shd w:val="clear" w:color="auto" w:fill="FFFFFF"/>
        </w:rPr>
        <w:t xml:space="preserve">result in lower glucose levels for dams. We believe that our data provide strong evidence that our model is consistent with other rigorous pregnancy related glycemia studies. </w:t>
      </w:r>
      <w:r w:rsidR="0054230C" w:rsidRPr="00967C1D">
        <w:rPr>
          <w:rFonts w:ascii="Times New Roman" w:hAnsi="Times New Roman" w:cs="Times New Roman"/>
          <w:color w:val="242424"/>
          <w:shd w:val="clear" w:color="auto" w:fill="FFFFFF"/>
        </w:rPr>
        <w:t>To address this in the manuscript, we made the following change:</w:t>
      </w:r>
    </w:p>
    <w:p w14:paraId="0D602769" w14:textId="1865C7B2" w:rsidR="00A70289" w:rsidRPr="00967C1D" w:rsidRDefault="0054230C" w:rsidP="008D04EE">
      <w:pPr>
        <w:ind w:left="720"/>
        <w:rPr>
          <w:rFonts w:ascii="Times New Roman" w:hAnsi="Times New Roman" w:cs="Times New Roman"/>
          <w:color w:val="FF0000"/>
        </w:rPr>
      </w:pPr>
      <w:r w:rsidRPr="00967C1D">
        <w:rPr>
          <w:rFonts w:ascii="Times New Roman" w:hAnsi="Times New Roman" w:cs="Times New Roman"/>
          <w:color w:val="FF0000"/>
        </w:rPr>
        <w:t xml:space="preserve">Lines </w:t>
      </w:r>
      <w:r w:rsidR="00AA27CD" w:rsidRPr="00967C1D">
        <w:rPr>
          <w:rFonts w:ascii="Times New Roman" w:hAnsi="Times New Roman" w:cs="Times New Roman"/>
          <w:color w:val="FF0000"/>
        </w:rPr>
        <w:t>2</w:t>
      </w:r>
      <w:r w:rsidR="007A5C76">
        <w:rPr>
          <w:rFonts w:ascii="Times New Roman" w:hAnsi="Times New Roman" w:cs="Times New Roman"/>
          <w:color w:val="FF0000"/>
        </w:rPr>
        <w:t>41-242</w:t>
      </w:r>
      <w:r w:rsidRPr="00967C1D">
        <w:rPr>
          <w:rFonts w:ascii="Times New Roman" w:hAnsi="Times New Roman" w:cs="Times New Roman"/>
          <w:color w:val="FF0000"/>
        </w:rPr>
        <w:t>: “Consistent with other murine models of pregnan</w:t>
      </w:r>
      <w:r w:rsidR="00AA27CD" w:rsidRPr="00967C1D">
        <w:rPr>
          <w:rFonts w:ascii="Times New Roman" w:hAnsi="Times New Roman" w:cs="Times New Roman"/>
          <w:color w:val="FF0000"/>
        </w:rPr>
        <w:t>cy</w:t>
      </w:r>
      <w:r w:rsidRPr="00967C1D">
        <w:rPr>
          <w:rFonts w:ascii="Times New Roman" w:hAnsi="Times New Roman" w:cs="Times New Roman"/>
          <w:color w:val="FF0000"/>
        </w:rPr>
        <w:t>, fasting blood glucose in pregnant dams tended to be lower than non-pregnant females</w:t>
      </w:r>
      <w:r w:rsidR="00E15B24" w:rsidRPr="00967C1D">
        <w:rPr>
          <w:rFonts w:ascii="Times New Roman" w:hAnsi="Times New Roman" w:cs="Times New Roman"/>
          <w:color w:val="FF0000"/>
        </w:rPr>
        <w:t xml:space="preserve"> (Figure 2B, p=0.20) (35,36).”</w:t>
      </w:r>
    </w:p>
    <w:p w14:paraId="69D84868" w14:textId="7AB859F6" w:rsidR="005B2A1D" w:rsidRPr="00967C1D" w:rsidRDefault="00F339A9" w:rsidP="00A70289">
      <w:pPr>
        <w:pStyle w:val="ListParagraph"/>
        <w:numPr>
          <w:ilvl w:val="0"/>
          <w:numId w:val="5"/>
        </w:numPr>
        <w:rPr>
          <w:rFonts w:ascii="Times New Roman" w:hAnsi="Times New Roman" w:cs="Times New Roman"/>
          <w:b/>
          <w:bCs/>
          <w:color w:val="242424"/>
          <w:shd w:val="clear" w:color="auto" w:fill="FFFFFF"/>
        </w:rPr>
      </w:pPr>
      <w:r w:rsidRPr="00967C1D">
        <w:rPr>
          <w:rFonts w:ascii="Times New Roman" w:hAnsi="Times New Roman" w:cs="Times New Roman"/>
          <w:b/>
          <w:bCs/>
          <w:color w:val="242424"/>
          <w:shd w:val="clear" w:color="auto" w:fill="FFFFFF"/>
        </w:rPr>
        <w:t>Figure 2 D &amp; E: If dexamethasone in drinking water reduces insulin tolerance why does fasting glucose tend to be lower?</w:t>
      </w:r>
    </w:p>
    <w:p w14:paraId="6BD1AB6D" w14:textId="38A06267" w:rsidR="005E751B" w:rsidRPr="00967C1D" w:rsidRDefault="005B2A1D" w:rsidP="005B2A1D">
      <w:pPr>
        <w:rPr>
          <w:rFonts w:ascii="Times New Roman" w:hAnsi="Times New Roman" w:cs="Times New Roman"/>
          <w:color w:val="242424"/>
          <w:shd w:val="clear" w:color="auto" w:fill="FFFFFF"/>
        </w:rPr>
      </w:pPr>
      <w:r w:rsidRPr="00967C1D">
        <w:rPr>
          <w:rFonts w:ascii="Times New Roman" w:hAnsi="Times New Roman" w:cs="Times New Roman"/>
          <w:color w:val="242424"/>
          <w:shd w:val="clear" w:color="auto" w:fill="FFFFFF"/>
        </w:rPr>
        <w:t>The poorer glycemic health and peripheral glucose disposal in response to exogenous insulin delivery is consistent with previously published work on dexamethasone treated animals from our group</w:t>
      </w:r>
      <w:r w:rsidRPr="00967C1D">
        <w:rPr>
          <w:rFonts w:ascii="Times New Roman" w:hAnsi="Times New Roman" w:cs="Times New Roman"/>
          <w:color w:val="242424"/>
          <w:shd w:val="clear" w:color="auto" w:fill="FFFFFF"/>
        </w:rPr>
        <w:fldChar w:fldCharType="begin"/>
      </w:r>
      <w:r w:rsidR="00B003F0">
        <w:rPr>
          <w:rFonts w:ascii="Times New Roman" w:hAnsi="Times New Roman" w:cs="Times New Roman"/>
          <w:color w:val="242424"/>
          <w:shd w:val="clear" w:color="auto" w:fill="FFFFFF"/>
        </w:rPr>
        <w:instrText xml:space="preserve"> ADDIN ZOTERO_ITEM CSL_CITATION {"citationID":"kyE3S9h6","properties":{"formattedCitation":"(3)","plainCitation":"(3)","noteIndex":0},"citationItems":[{"id":384,"uris":["http://zotero.org/users/5073745/items/K8F72EMZ"],"itemData":{"id":384,"type":"article-journal","abstract":"We evaluated lipolytic markers, insulin resistance, and hepatic steatosis in response to combined glucocorticoids and obesity in mice. All outcomes were exacerb","container-title":"Endocrinology","DOI":"10.1210/en.2018-00147","ISSN":"0013-7227","issue":"6","journalAbbreviation":"Endocrinology","language":"en","page":"2275-2287","source":"academic.oup.com","title":"Glucocorticoid-Induced Metabolic Disturbances Are Exacerbated in Obese Male Mice","volume":"159","author":[{"family":"Harvey","given":"Innocence"},{"family":"Stephenson","given":"Erin J."},{"family":"Redd","given":"JeAnna R."},{"family":"Tran","given":"Quynh T."},{"family":"Hochberg","given":"Irit"},{"family":"Qi","given":"Nathan"},{"family":"Bridges","given":"Dave"}],"issued":{"date-parts":[["2018",6,1]]}}}],"schema":"https://github.com/citation-style-language/schema/raw/master/csl-citation.json"} </w:instrText>
      </w:r>
      <w:r w:rsidRPr="00967C1D">
        <w:rPr>
          <w:rFonts w:ascii="Times New Roman" w:hAnsi="Times New Roman" w:cs="Times New Roman"/>
          <w:color w:val="242424"/>
          <w:shd w:val="clear" w:color="auto" w:fill="FFFFFF"/>
        </w:rPr>
        <w:fldChar w:fldCharType="separate"/>
      </w:r>
      <w:r w:rsidR="00B003F0" w:rsidRPr="00B003F0">
        <w:rPr>
          <w:rFonts w:ascii="Times New Roman" w:hAnsi="Times New Roman" w:cs="Times New Roman"/>
        </w:rPr>
        <w:t>(3)</w:t>
      </w:r>
      <w:r w:rsidRPr="00967C1D">
        <w:rPr>
          <w:rFonts w:ascii="Times New Roman" w:hAnsi="Times New Roman" w:cs="Times New Roman"/>
          <w:color w:val="242424"/>
          <w:shd w:val="clear" w:color="auto" w:fill="FFFFFF"/>
        </w:rPr>
        <w:fldChar w:fldCharType="end"/>
      </w:r>
      <w:r w:rsidRPr="00967C1D">
        <w:rPr>
          <w:rFonts w:ascii="Times New Roman" w:hAnsi="Times New Roman" w:cs="Times New Roman"/>
          <w:color w:val="242424"/>
          <w:shd w:val="clear" w:color="auto" w:fill="FFFFFF"/>
        </w:rPr>
        <w:t xml:space="preserve">. We believe the reduced glucose </w:t>
      </w:r>
      <w:proofErr w:type="gramStart"/>
      <w:r w:rsidRPr="00967C1D">
        <w:rPr>
          <w:rFonts w:ascii="Times New Roman" w:hAnsi="Times New Roman" w:cs="Times New Roman"/>
          <w:color w:val="242424"/>
          <w:shd w:val="clear" w:color="auto" w:fill="FFFFFF"/>
        </w:rPr>
        <w:t xml:space="preserve">is a reflection </w:t>
      </w:r>
      <w:r w:rsidR="0054230C" w:rsidRPr="00967C1D">
        <w:rPr>
          <w:rFonts w:ascii="Times New Roman" w:hAnsi="Times New Roman" w:cs="Times New Roman"/>
          <w:color w:val="242424"/>
          <w:shd w:val="clear" w:color="auto" w:fill="FFFFFF"/>
        </w:rPr>
        <w:t>of</w:t>
      </w:r>
      <w:proofErr w:type="gramEnd"/>
      <w:r w:rsidR="0054230C" w:rsidRPr="00967C1D">
        <w:rPr>
          <w:rFonts w:ascii="Times New Roman" w:hAnsi="Times New Roman" w:cs="Times New Roman"/>
          <w:color w:val="242424"/>
          <w:shd w:val="clear" w:color="auto" w:fill="FFFFFF"/>
        </w:rPr>
        <w:t xml:space="preserve"> </w:t>
      </w:r>
      <w:r w:rsidR="00C54F67" w:rsidRPr="00967C1D">
        <w:rPr>
          <w:rFonts w:ascii="Times New Roman" w:hAnsi="Times New Roman" w:cs="Times New Roman"/>
          <w:color w:val="242424"/>
          <w:shd w:val="clear" w:color="auto" w:fill="FFFFFF"/>
        </w:rPr>
        <w:t>reduced insulin-resistance associated postprandial glycogen accretion in the fed state, resulting in mild hypoglycemia in the fasted state.</w:t>
      </w:r>
    </w:p>
    <w:p w14:paraId="5704F195" w14:textId="77777777" w:rsidR="005E751B" w:rsidRPr="00967C1D" w:rsidRDefault="00F339A9" w:rsidP="005E751B">
      <w:pPr>
        <w:rPr>
          <w:rFonts w:ascii="Times New Roman" w:hAnsi="Times New Roman" w:cs="Times New Roman"/>
          <w:color w:val="242424"/>
          <w:u w:val="single"/>
          <w:shd w:val="clear" w:color="auto" w:fill="FFFFFF"/>
        </w:rPr>
      </w:pPr>
      <w:r w:rsidRPr="00967C1D">
        <w:rPr>
          <w:rStyle w:val="Strong"/>
          <w:rFonts w:ascii="Times New Roman" w:hAnsi="Times New Roman" w:cs="Times New Roman"/>
          <w:color w:val="242424"/>
          <w:u w:val="single"/>
          <w:shd w:val="clear" w:color="auto" w:fill="FFFFFF"/>
        </w:rPr>
        <w:t>Reviewer 2:</w:t>
      </w:r>
      <w:r w:rsidRPr="00967C1D">
        <w:rPr>
          <w:rFonts w:ascii="Times New Roman" w:hAnsi="Times New Roman" w:cs="Times New Roman"/>
          <w:color w:val="242424"/>
          <w:u w:val="single"/>
          <w:shd w:val="clear" w:color="auto" w:fill="FFFFFF"/>
        </w:rPr>
        <w:t> </w:t>
      </w:r>
    </w:p>
    <w:p w14:paraId="51669B0F" w14:textId="77777777" w:rsidR="00EA3FC2" w:rsidRPr="00967C1D" w:rsidRDefault="00F339A9" w:rsidP="005E751B">
      <w:pPr>
        <w:rPr>
          <w:rFonts w:ascii="Times New Roman" w:hAnsi="Times New Roman" w:cs="Times New Roman"/>
          <w:color w:val="242424"/>
          <w:shd w:val="clear" w:color="auto" w:fill="FFFFFF"/>
        </w:rPr>
      </w:pPr>
      <w:r w:rsidRPr="00967C1D">
        <w:rPr>
          <w:rFonts w:ascii="Times New Roman" w:hAnsi="Times New Roman" w:cs="Times New Roman"/>
          <w:color w:val="242424"/>
          <w:shd w:val="clear" w:color="auto" w:fill="FFFFFF"/>
        </w:rPr>
        <w:t xml:space="preserve">The paper GDF15 knockout does not substantially impact perinatal body weight or neonatal outcomes in mice by Mulcahy et al sets out to establish how loss of GDF15 from the maternal-fetal dyad affects pregnancy and pup development. The subject of this paper is timely. The physiology and/or pathophysiology of rise in GDF15 that occurs in pregnancy is unknown, and understanding this is critical to our understanding of GDF15-GFRAL biology. As such, even though this paper predominantly presents negative findings, the core observation that loss of GDF15 does not grossly alter pregnancy-related outcomes </w:t>
      </w:r>
      <w:proofErr w:type="gramStart"/>
      <w:r w:rsidRPr="00967C1D">
        <w:rPr>
          <w:rFonts w:ascii="Times New Roman" w:hAnsi="Times New Roman" w:cs="Times New Roman"/>
          <w:color w:val="242424"/>
          <w:shd w:val="clear" w:color="auto" w:fill="FFFFFF"/>
        </w:rPr>
        <w:t>are</w:t>
      </w:r>
      <w:proofErr w:type="gramEnd"/>
      <w:r w:rsidRPr="00967C1D">
        <w:rPr>
          <w:rFonts w:ascii="Times New Roman" w:hAnsi="Times New Roman" w:cs="Times New Roman"/>
          <w:color w:val="242424"/>
          <w:shd w:val="clear" w:color="auto" w:fill="FFFFFF"/>
        </w:rPr>
        <w:t xml:space="preserve"> still of significant interest to the field. However, there are some aspects of the paper where the rationale is </w:t>
      </w:r>
      <w:proofErr w:type="gramStart"/>
      <w:r w:rsidRPr="00967C1D">
        <w:rPr>
          <w:rFonts w:ascii="Times New Roman" w:hAnsi="Times New Roman" w:cs="Times New Roman"/>
          <w:color w:val="242424"/>
          <w:shd w:val="clear" w:color="auto" w:fill="FFFFFF"/>
        </w:rPr>
        <w:t>unclear</w:t>
      </w:r>
      <w:proofErr w:type="gramEnd"/>
      <w:r w:rsidRPr="00967C1D">
        <w:rPr>
          <w:rFonts w:ascii="Times New Roman" w:hAnsi="Times New Roman" w:cs="Times New Roman"/>
          <w:color w:val="242424"/>
          <w:shd w:val="clear" w:color="auto" w:fill="FFFFFF"/>
        </w:rPr>
        <w:t xml:space="preserve"> and the findings are of much less interest. I commend the authors on their careful design of the GDF15 KO pregnancy studies.</w:t>
      </w:r>
      <w:r w:rsidRPr="00967C1D">
        <w:rPr>
          <w:rFonts w:ascii="Times New Roman" w:hAnsi="Times New Roman" w:cs="Times New Roman"/>
          <w:color w:val="242424"/>
        </w:rPr>
        <w:br/>
      </w:r>
    </w:p>
    <w:p w14:paraId="0F6950D4" w14:textId="77777777" w:rsidR="00EA3FC2" w:rsidRPr="00967C1D" w:rsidRDefault="00F339A9" w:rsidP="00EA3FC2">
      <w:pPr>
        <w:pStyle w:val="ListParagraph"/>
        <w:numPr>
          <w:ilvl w:val="0"/>
          <w:numId w:val="3"/>
        </w:numPr>
        <w:rPr>
          <w:rFonts w:ascii="Times New Roman" w:hAnsi="Times New Roman" w:cs="Times New Roman"/>
          <w:b/>
          <w:bCs/>
        </w:rPr>
      </w:pPr>
      <w:r w:rsidRPr="00967C1D">
        <w:rPr>
          <w:rFonts w:ascii="Times New Roman" w:hAnsi="Times New Roman" w:cs="Times New Roman"/>
          <w:b/>
          <w:bCs/>
          <w:color w:val="242424"/>
          <w:shd w:val="clear" w:color="auto" w:fill="FFFFFF"/>
        </w:rPr>
        <w:lastRenderedPageBreak/>
        <w:t>The rationale for use of dexamethasone (</w:t>
      </w:r>
      <w:proofErr w:type="spellStart"/>
      <w:r w:rsidRPr="00967C1D">
        <w:rPr>
          <w:rFonts w:ascii="Times New Roman" w:hAnsi="Times New Roman" w:cs="Times New Roman"/>
          <w:b/>
          <w:bCs/>
          <w:color w:val="242424"/>
          <w:shd w:val="clear" w:color="auto" w:fill="FFFFFF"/>
        </w:rPr>
        <w:t>dex</w:t>
      </w:r>
      <w:proofErr w:type="spellEnd"/>
      <w:r w:rsidRPr="00967C1D">
        <w:rPr>
          <w:rFonts w:ascii="Times New Roman" w:hAnsi="Times New Roman" w:cs="Times New Roman"/>
          <w:b/>
          <w:bCs/>
          <w:color w:val="242424"/>
          <w:shd w:val="clear" w:color="auto" w:fill="FFFFFF"/>
        </w:rPr>
        <w:t xml:space="preserve">) in pregnancy to induce insulin resistance is lacking. There is no introduction of the model or its utility in the introduction. Dex is rarely given in pregnancy due to concerns related to fetal organ development, except acutely in cases where fetal lung maturation is of critical importance due to impending pre-term delivery. Insulin resistance, gestational diabetes and underlying type 2 diabetes are of broad translational relevance during </w:t>
      </w:r>
      <w:proofErr w:type="gramStart"/>
      <w:r w:rsidRPr="00967C1D">
        <w:rPr>
          <w:rFonts w:ascii="Times New Roman" w:hAnsi="Times New Roman" w:cs="Times New Roman"/>
          <w:b/>
          <w:bCs/>
          <w:color w:val="242424"/>
          <w:shd w:val="clear" w:color="auto" w:fill="FFFFFF"/>
        </w:rPr>
        <w:t>pregnancy,</w:t>
      </w:r>
      <w:proofErr w:type="gramEnd"/>
      <w:r w:rsidRPr="00967C1D">
        <w:rPr>
          <w:rFonts w:ascii="Times New Roman" w:hAnsi="Times New Roman" w:cs="Times New Roman"/>
          <w:b/>
          <w:bCs/>
          <w:color w:val="242424"/>
          <w:shd w:val="clear" w:color="auto" w:fill="FFFFFF"/>
        </w:rPr>
        <w:t xml:space="preserve"> however this is generally secondary to obesity in the human population, and as such a diet induced obese model would seem more appropriate for this study.</w:t>
      </w:r>
    </w:p>
    <w:p w14:paraId="1F9731C9" w14:textId="4E6F5122" w:rsidR="007E18CE" w:rsidRPr="00967C1D" w:rsidRDefault="001C2618" w:rsidP="001C2618">
      <w:pPr>
        <w:rPr>
          <w:rFonts w:ascii="Times New Roman" w:hAnsi="Times New Roman" w:cs="Times New Roman"/>
        </w:rPr>
      </w:pPr>
      <w:r w:rsidRPr="00967C1D">
        <w:rPr>
          <w:rFonts w:ascii="Times New Roman" w:hAnsi="Times New Roman" w:cs="Times New Roman"/>
        </w:rPr>
        <w:t xml:space="preserve">We thank </w:t>
      </w:r>
      <w:r w:rsidR="006E43B6" w:rsidRPr="00967C1D">
        <w:rPr>
          <w:rFonts w:ascii="Times New Roman" w:hAnsi="Times New Roman" w:cs="Times New Roman"/>
        </w:rPr>
        <w:t>the reviewer</w:t>
      </w:r>
      <w:r w:rsidRPr="00967C1D">
        <w:rPr>
          <w:rFonts w:ascii="Times New Roman" w:hAnsi="Times New Roman" w:cs="Times New Roman"/>
        </w:rPr>
        <w:t xml:space="preserve"> for </w:t>
      </w:r>
      <w:r w:rsidR="006E43B6" w:rsidRPr="00967C1D">
        <w:rPr>
          <w:rFonts w:ascii="Times New Roman" w:hAnsi="Times New Roman" w:cs="Times New Roman"/>
        </w:rPr>
        <w:t>suggesting we provide more robust</w:t>
      </w:r>
      <w:r w:rsidRPr="00967C1D">
        <w:rPr>
          <w:rFonts w:ascii="Times New Roman" w:hAnsi="Times New Roman" w:cs="Times New Roman"/>
        </w:rPr>
        <w:t xml:space="preserve"> rationale</w:t>
      </w:r>
      <w:r w:rsidR="009712CC" w:rsidRPr="00967C1D">
        <w:rPr>
          <w:rFonts w:ascii="Times New Roman" w:hAnsi="Times New Roman" w:cs="Times New Roman"/>
        </w:rPr>
        <w:t>. We were interested in the contribution of GDF15 levels in relation to insulin resistance of pregnancy</w:t>
      </w:r>
      <w:r w:rsidR="00325746" w:rsidRPr="00967C1D">
        <w:rPr>
          <w:rFonts w:ascii="Times New Roman" w:hAnsi="Times New Roman" w:cs="Times New Roman"/>
        </w:rPr>
        <w:t xml:space="preserve"> before we investigated the effect of genetic knockouts</w:t>
      </w:r>
      <w:r w:rsidR="009712CC" w:rsidRPr="00967C1D">
        <w:rPr>
          <w:rFonts w:ascii="Times New Roman" w:hAnsi="Times New Roman" w:cs="Times New Roman"/>
        </w:rPr>
        <w:t xml:space="preserve">. To establish the </w:t>
      </w:r>
      <w:r w:rsidR="00325746" w:rsidRPr="00967C1D">
        <w:rPr>
          <w:rFonts w:ascii="Times New Roman" w:hAnsi="Times New Roman" w:cs="Times New Roman"/>
        </w:rPr>
        <w:t>contribution</w:t>
      </w:r>
      <w:r w:rsidR="009712CC" w:rsidRPr="00967C1D">
        <w:rPr>
          <w:rFonts w:ascii="Times New Roman" w:hAnsi="Times New Roman" w:cs="Times New Roman"/>
        </w:rPr>
        <w:t xml:space="preserve"> of physiological state</w:t>
      </w:r>
      <w:r w:rsidR="00325746" w:rsidRPr="00967C1D">
        <w:rPr>
          <w:rFonts w:ascii="Times New Roman" w:hAnsi="Times New Roman" w:cs="Times New Roman"/>
        </w:rPr>
        <w:t xml:space="preserve"> to GDF15 levels and insulin sensitivity</w:t>
      </w:r>
      <w:r w:rsidR="009712CC" w:rsidRPr="00967C1D">
        <w:rPr>
          <w:rFonts w:ascii="Times New Roman" w:hAnsi="Times New Roman" w:cs="Times New Roman"/>
        </w:rPr>
        <w:t xml:space="preserve">, we evaluated pregnant vs non-pregnant females. </w:t>
      </w:r>
      <w:r w:rsidR="00325746" w:rsidRPr="00967C1D">
        <w:rPr>
          <w:rFonts w:ascii="Times New Roman" w:hAnsi="Times New Roman" w:cs="Times New Roman"/>
        </w:rPr>
        <w:t xml:space="preserve">We then wanted to examine the contribution of the stress of  pregnancy alone in contrast with known elevated stressors in the context of pregnancy. We anticipated pregnancy would raise GDF15 levels, but thought pregnancies </w:t>
      </w:r>
      <w:r w:rsidR="000E6C16" w:rsidRPr="00967C1D">
        <w:rPr>
          <w:rFonts w:ascii="Times New Roman" w:hAnsi="Times New Roman" w:cs="Times New Roman"/>
        </w:rPr>
        <w:t>associated with chronic stress could</w:t>
      </w:r>
      <w:r w:rsidR="00325746" w:rsidRPr="00967C1D">
        <w:rPr>
          <w:rFonts w:ascii="Times New Roman" w:hAnsi="Times New Roman" w:cs="Times New Roman"/>
        </w:rPr>
        <w:t xml:space="preserve"> have an additive</w:t>
      </w:r>
      <w:r w:rsidR="000E6C16" w:rsidRPr="00967C1D">
        <w:rPr>
          <w:rFonts w:ascii="Times New Roman" w:hAnsi="Times New Roman" w:cs="Times New Roman"/>
        </w:rPr>
        <w:t xml:space="preserve"> </w:t>
      </w:r>
      <w:r w:rsidR="00AF49A1" w:rsidRPr="00967C1D">
        <w:rPr>
          <w:rFonts w:ascii="Times New Roman" w:hAnsi="Times New Roman" w:cs="Times New Roman"/>
        </w:rPr>
        <w:t xml:space="preserve">effect </w:t>
      </w:r>
      <w:r w:rsidR="000E6C16" w:rsidRPr="00967C1D">
        <w:rPr>
          <w:rFonts w:ascii="Times New Roman" w:hAnsi="Times New Roman" w:cs="Times New Roman"/>
        </w:rPr>
        <w:t>on GDF15</w:t>
      </w:r>
      <w:r w:rsidR="00325746" w:rsidRPr="00967C1D">
        <w:rPr>
          <w:rFonts w:ascii="Times New Roman" w:hAnsi="Times New Roman" w:cs="Times New Roman"/>
        </w:rPr>
        <w:t xml:space="preserve">. Although we agree a DIO model would be insightful, we felt evaluating GDF15 in the frame of stress was </w:t>
      </w:r>
      <w:r w:rsidR="000E6C16" w:rsidRPr="00967C1D">
        <w:rPr>
          <w:rFonts w:ascii="Times New Roman" w:hAnsi="Times New Roman" w:cs="Times New Roman"/>
        </w:rPr>
        <w:t xml:space="preserve">a </w:t>
      </w:r>
      <w:r w:rsidR="00325746" w:rsidRPr="00967C1D">
        <w:rPr>
          <w:rFonts w:ascii="Times New Roman" w:hAnsi="Times New Roman" w:cs="Times New Roman"/>
        </w:rPr>
        <w:t xml:space="preserve">more important </w:t>
      </w:r>
      <w:r w:rsidR="000E6C16" w:rsidRPr="00967C1D">
        <w:rPr>
          <w:rFonts w:ascii="Times New Roman" w:hAnsi="Times New Roman" w:cs="Times New Roman"/>
        </w:rPr>
        <w:t xml:space="preserve">first step </w:t>
      </w:r>
      <w:r w:rsidR="00325746" w:rsidRPr="00967C1D">
        <w:rPr>
          <w:rFonts w:ascii="Times New Roman" w:hAnsi="Times New Roman" w:cs="Times New Roman"/>
        </w:rPr>
        <w:t>for our argument</w:t>
      </w:r>
      <w:r w:rsidR="00234134" w:rsidRPr="00967C1D">
        <w:rPr>
          <w:rFonts w:ascii="Times New Roman" w:hAnsi="Times New Roman" w:cs="Times New Roman"/>
        </w:rPr>
        <w:t xml:space="preserve"> and was cogent with the current literature suggesting GDF15 acts as a sentinel of somatic stress</w:t>
      </w:r>
      <w:r w:rsidR="00325746" w:rsidRPr="00967C1D">
        <w:rPr>
          <w:rFonts w:ascii="Times New Roman" w:hAnsi="Times New Roman" w:cs="Times New Roman"/>
        </w:rPr>
        <w:t xml:space="preserve">. We agree with the reviewer that dexamethasone is rarely given except in the case of pre-term delivery for lung maturation. However, our </w:t>
      </w:r>
      <w:r w:rsidR="000E6C16" w:rsidRPr="00967C1D">
        <w:rPr>
          <w:rFonts w:ascii="Times New Roman" w:hAnsi="Times New Roman" w:cs="Times New Roman"/>
        </w:rPr>
        <w:t xml:space="preserve">team </w:t>
      </w:r>
      <w:r w:rsidR="00325746" w:rsidRPr="00967C1D">
        <w:rPr>
          <w:rFonts w:ascii="Times New Roman" w:hAnsi="Times New Roman" w:cs="Times New Roman"/>
        </w:rPr>
        <w:t>has previously used dexamethasone</w:t>
      </w:r>
      <w:r w:rsidR="000E6C16" w:rsidRPr="00967C1D">
        <w:rPr>
          <w:rFonts w:ascii="Times New Roman" w:hAnsi="Times New Roman" w:cs="Times New Roman"/>
        </w:rPr>
        <w:t xml:space="preserve"> as it is a more specific GR agonist, and not subject to HPA downregulation (such as models of chronic intermittent stress).  Therefore we consider this</w:t>
      </w:r>
      <w:r w:rsidR="00234134" w:rsidRPr="00967C1D">
        <w:rPr>
          <w:rFonts w:ascii="Times New Roman" w:hAnsi="Times New Roman" w:cs="Times New Roman"/>
        </w:rPr>
        <w:t xml:space="preserve"> a more consistent </w:t>
      </w:r>
      <w:r w:rsidR="00325746" w:rsidRPr="00967C1D">
        <w:rPr>
          <w:rFonts w:ascii="Times New Roman" w:hAnsi="Times New Roman" w:cs="Times New Roman"/>
        </w:rPr>
        <w:t xml:space="preserve">model </w:t>
      </w:r>
      <w:r w:rsidR="00234134" w:rsidRPr="00967C1D">
        <w:rPr>
          <w:rFonts w:ascii="Times New Roman" w:hAnsi="Times New Roman" w:cs="Times New Roman"/>
        </w:rPr>
        <w:t xml:space="preserve">for </w:t>
      </w:r>
      <w:r w:rsidR="000E6C16" w:rsidRPr="00967C1D">
        <w:rPr>
          <w:rFonts w:ascii="Times New Roman" w:hAnsi="Times New Roman" w:cs="Times New Roman"/>
        </w:rPr>
        <w:t>maternal</w:t>
      </w:r>
      <w:r w:rsidR="00325746" w:rsidRPr="00967C1D">
        <w:rPr>
          <w:rFonts w:ascii="Times New Roman" w:hAnsi="Times New Roman" w:cs="Times New Roman"/>
        </w:rPr>
        <w:t xml:space="preserve"> stress </w:t>
      </w:r>
      <w:r w:rsidR="000E6C16" w:rsidRPr="00967C1D">
        <w:rPr>
          <w:rFonts w:ascii="Times New Roman" w:hAnsi="Times New Roman" w:cs="Times New Roman"/>
        </w:rPr>
        <w:t>and its</w:t>
      </w:r>
      <w:r w:rsidR="007E18CE" w:rsidRPr="00967C1D">
        <w:rPr>
          <w:rFonts w:ascii="Times New Roman" w:hAnsi="Times New Roman" w:cs="Times New Roman"/>
        </w:rPr>
        <w:t xml:space="preserve"> effect</w:t>
      </w:r>
      <w:r w:rsidR="000E6C16" w:rsidRPr="00967C1D">
        <w:rPr>
          <w:rFonts w:ascii="Times New Roman" w:hAnsi="Times New Roman" w:cs="Times New Roman"/>
        </w:rPr>
        <w:t>s</w:t>
      </w:r>
      <w:r w:rsidR="009712CC" w:rsidRPr="00967C1D">
        <w:rPr>
          <w:rFonts w:ascii="Times New Roman" w:hAnsi="Times New Roman" w:cs="Times New Roman"/>
        </w:rPr>
        <w:t xml:space="preserve"> </w:t>
      </w:r>
      <w:r w:rsidR="007E18CE" w:rsidRPr="00967C1D">
        <w:rPr>
          <w:rFonts w:ascii="Times New Roman" w:hAnsi="Times New Roman" w:cs="Times New Roman"/>
        </w:rPr>
        <w:t xml:space="preserve">on </w:t>
      </w:r>
      <w:r w:rsidR="009712CC" w:rsidRPr="00967C1D">
        <w:rPr>
          <w:rFonts w:ascii="Times New Roman" w:hAnsi="Times New Roman" w:cs="Times New Roman"/>
        </w:rPr>
        <w:t>pregnancy outcomes</w:t>
      </w:r>
      <w:r w:rsidR="009712CC" w:rsidRPr="00967C1D">
        <w:rPr>
          <w:rFonts w:ascii="Times New Roman" w:hAnsi="Times New Roman" w:cs="Times New Roman"/>
        </w:rPr>
        <w:fldChar w:fldCharType="begin"/>
      </w:r>
      <w:r w:rsidR="00B003F0">
        <w:rPr>
          <w:rFonts w:ascii="Times New Roman" w:hAnsi="Times New Roman" w:cs="Times New Roman"/>
        </w:rPr>
        <w:instrText xml:space="preserve"> ADDIN ZOTERO_ITEM CSL_CITATION {"citationID":"2lNDrvT4","properties":{"formattedCitation":"(4)","plainCitation":"(4)","noteIndex":0},"citationItems":[{"id":65,"uris":["http://zotero.org/users/5073745/items/ZNSDCBWG"],"itemData":{"id":65,"type":"article-journal","abstract":"The placenta is the primary organ responsible for deactivating maternal glucocorticoids and reducing fetal exposure. Glucocorticoid use during pregnancy is a common treatment for asthma, allergies, and COVID-19. Several studies have reported adverse effects including intrauterine growth restriction as a result of glucocorticoid exposure, yet little is known about the mechanisms by which short and long-term maternal glucocorticoid exposures affect placental biology and fetal development. To better understand the role of glucocorticoids on placental and fetal outcomes, we used a mouse model exposed to the synthetic glucocorticoid, dexamethasone (Dex), prior to and throughout gestation. We conducted a randomized controlled trial in mice with a treatment arm of Dex exposure and water exposure as control. Virgin C57Bl/6J female mice were single-housed at 11 weeks of age, and Dex was introduced in the drinking water as a 1mg/kg/day dose. After one week of treatment, mice were bred with age-matched virgin males. Dam body composition, food, and water intake were monitored weekly. Maternal insulin sensitivity, pup survival rate, litter size, and pup birth weight at postnatal day (PND) 0.5 were also assessed. Dams treated with Dex lost significant lean mass after one week of treatment. Dex treatment did not appear to affect the dams’ ability to get pregnant, as both groups carried pups to term with similar lengths of gestation (p=0.838). Water and Dex-treated dams gained comparable weight during the first and second trimesters of pregnancy, however, the Dex group gained less lean mass than the water group during the third trimester. At PND0.5, Dex dams had fewer pups with a 40% reduction in litter size (p=0.01) and lighter pups with a 37% reduction in offspring weight (p&amp;lt;0.001), indicating substantial intrauterine growth restriction. All pups of Dex-treated dams died by PND1. Attempts to rescue pups of Dex-dams by cross-fostering with water-treated nursing dams or by feeding the pups 10% glucose at PND0.5 failed by PND1. These results demonstrate a novel finding regarding the chronic use of glucocorticoids before and during conception and pregnancy. The reduction in both pup weight and late-pregnancy maternal weight gain suggests potential growth restriction or placental insufficiency. Further molecular studies during multiple time points of gestation will help elucidate the mechanisms at play.","container-title":"Journal of the Endocrine Society","DOI":"10.1210/jendso/bvab048.1522","ISSN":"2472-1972","issue":"Supplement_1","journalAbbreviation":"Journal of the Endocrine Society","page":"A748-A749","source":"Silverchair","title":"Effects of Dexamethasone on Offspring Survival and Intrauterine Growth Restriction","volume":"5","author":[{"family":"El Habbal","given":"Noura"},{"family":"Mulcahy","given":"Molly C"},{"family":"Redd","given":"JeAnna R"},{"family":"Bridges","given":"Dave"}],"issued":{"date-parts":[["2021",5,1]]}}}],"schema":"https://github.com/citation-style-language/schema/raw/master/csl-citation.json"} </w:instrText>
      </w:r>
      <w:r w:rsidR="009712CC" w:rsidRPr="00967C1D">
        <w:rPr>
          <w:rFonts w:ascii="Times New Roman" w:hAnsi="Times New Roman" w:cs="Times New Roman"/>
        </w:rPr>
        <w:fldChar w:fldCharType="separate"/>
      </w:r>
      <w:r w:rsidR="00B003F0" w:rsidRPr="00B003F0">
        <w:rPr>
          <w:rFonts w:ascii="Times New Roman" w:hAnsi="Times New Roman" w:cs="Times New Roman"/>
        </w:rPr>
        <w:t>(4)</w:t>
      </w:r>
      <w:r w:rsidR="009712CC" w:rsidRPr="00967C1D">
        <w:rPr>
          <w:rFonts w:ascii="Times New Roman" w:hAnsi="Times New Roman" w:cs="Times New Roman"/>
        </w:rPr>
        <w:fldChar w:fldCharType="end"/>
      </w:r>
      <w:r w:rsidR="009712CC" w:rsidRPr="00967C1D">
        <w:rPr>
          <w:rFonts w:ascii="Times New Roman" w:hAnsi="Times New Roman" w:cs="Times New Roman"/>
        </w:rPr>
        <w:t>.</w:t>
      </w:r>
      <w:r w:rsidR="007E18CE" w:rsidRPr="00967C1D">
        <w:rPr>
          <w:rFonts w:ascii="Times New Roman" w:hAnsi="Times New Roman" w:cs="Times New Roman"/>
        </w:rPr>
        <w:t xml:space="preserve"> Dexamethasone treatment (both injected and orally administered) </w:t>
      </w:r>
      <w:r w:rsidR="00234134" w:rsidRPr="00967C1D">
        <w:rPr>
          <w:rFonts w:ascii="Times New Roman" w:hAnsi="Times New Roman" w:cs="Times New Roman"/>
        </w:rPr>
        <w:t>has been used for decades to understand the</w:t>
      </w:r>
      <w:r w:rsidR="007E18CE" w:rsidRPr="00967C1D">
        <w:rPr>
          <w:rFonts w:ascii="Times New Roman" w:hAnsi="Times New Roman" w:cs="Times New Roman"/>
        </w:rPr>
        <w:t xml:space="preserve"> effect of stress on gestational</w:t>
      </w:r>
      <w:r w:rsidR="007E18CE" w:rsidRPr="00967C1D">
        <w:rPr>
          <w:rFonts w:ascii="Times New Roman" w:hAnsi="Times New Roman" w:cs="Times New Roman"/>
        </w:rPr>
        <w:fldChar w:fldCharType="begin"/>
      </w:r>
      <w:r w:rsidR="00B003F0">
        <w:rPr>
          <w:rFonts w:ascii="Times New Roman" w:hAnsi="Times New Roman" w:cs="Times New Roman"/>
        </w:rPr>
        <w:instrText xml:space="preserve"> ADDIN ZOTERO_ITEM CSL_CITATION {"citationID":"cgmTae31","properties":{"formattedCitation":"(5)","plainCitation":"(5)","noteIndex":0},"citationItems":[{"id":2334,"uris":["http://zotero.org/users/5073745/items/QC8AZG3H"],"itemData":{"id":2334,"type":"article-journal","abstract":"Objective\nIn the present study, we aimed to evaluate the effects of high doses of dexamethasone (DEX) in early pregnancy on pregnancy outcomes.\n\nMethods\nPregnant BALB/c mice were treated with high-dose DEX in the experimental group or saline in the control group on gestational days (GDs) 0.5 to 4.5. Pregnant mice were sacrificed on GDs 7.5, 13.5, or 18.5 and their peripheral blood, placentas, fetuses, and uterine tissue were collected. Decidual and placenta cell supernatants were examined to evaluate the effect of DEX on the proliferation of mononuclear cells, the quantity of uterine macrophages and uterine natural killer (uNK) cells, and levels of progesterone and 17β-estradiol, as determined by an 3-(4,5-dimethylthiazole-2-yl)-2,5-diphenyltetrazolium bromide assay, immunohistochemistry, and enzyme-linked immunosorbent assay, respectively. We also were measured fetal and placental growth parameters on GD 18.5.\n\nResults\nWe found that high doses of DEX were associated with an increased abortion rate, enhancement of the immunosuppressive effect of the decidua, alterations in placental growth parameters, decreased progesterone and 17β-estradiol levels, and a reduced frequency of macrophages and uNK cells.\n\nConclusion\nOur data suggest that the high-dose administration of DEX during early pregnancy negatively affected pregnancy outcomes.","container-title":"Clinical and Experimental Reproductive Medicine","DOI":"10.5653/cerm.2016.43.1.15","ISSN":"2233-8233","issue":"1","journalAbbreviation":"Clin Exp Reprod Med","note":"PMID: 27104153\nPMCID: PMC4838577","page":"15-25","source":"PubMed Central","title":"Pregnancy outcomes following the administration of high doses of dexamethasone in early pregnancy","volume":"43","author":[{"family":"Namdar Ahmadabad","given":"Hasan"},{"family":"Kayvan Jafari","given":"Sabah"},{"family":"Nezafat Firizi","given":"Maryam"},{"family":"Abbaspour","given":"Ali Reza"},{"family":"Ghafoori Gharib","given":"Fahime"},{"family":"Ghobadi","given":"Yusef"},{"family":"Gholizadeh","given":"Samira"}],"issued":{"date-parts":[["2016",3]]}}}],"schema":"https://github.com/citation-style-language/schema/raw/master/csl-citation.json"} </w:instrText>
      </w:r>
      <w:r w:rsidR="007E18CE" w:rsidRPr="00967C1D">
        <w:rPr>
          <w:rFonts w:ascii="Times New Roman" w:hAnsi="Times New Roman" w:cs="Times New Roman"/>
        </w:rPr>
        <w:fldChar w:fldCharType="separate"/>
      </w:r>
      <w:r w:rsidR="00B003F0" w:rsidRPr="00B003F0">
        <w:rPr>
          <w:rFonts w:ascii="Times New Roman" w:hAnsi="Times New Roman" w:cs="Times New Roman"/>
        </w:rPr>
        <w:t>(5)</w:t>
      </w:r>
      <w:r w:rsidR="007E18CE" w:rsidRPr="00967C1D">
        <w:rPr>
          <w:rFonts w:ascii="Times New Roman" w:hAnsi="Times New Roman" w:cs="Times New Roman"/>
        </w:rPr>
        <w:fldChar w:fldCharType="end"/>
      </w:r>
      <w:r w:rsidR="007E18CE" w:rsidRPr="00967C1D">
        <w:rPr>
          <w:rFonts w:ascii="Times New Roman" w:hAnsi="Times New Roman" w:cs="Times New Roman"/>
        </w:rPr>
        <w:t>, placental</w:t>
      </w:r>
      <w:r w:rsidR="007E18CE" w:rsidRPr="00967C1D">
        <w:rPr>
          <w:rFonts w:ascii="Times New Roman" w:hAnsi="Times New Roman" w:cs="Times New Roman"/>
        </w:rPr>
        <w:fldChar w:fldCharType="begin"/>
      </w:r>
      <w:r w:rsidR="00B003F0">
        <w:rPr>
          <w:rFonts w:ascii="Times New Roman" w:hAnsi="Times New Roman" w:cs="Times New Roman"/>
        </w:rPr>
        <w:instrText xml:space="preserve"> ADDIN ZOTERO_ITEM CSL_CITATION {"citationID":"KVAHyhWM","properties":{"formattedCitation":"(6,7)","plainCitation":"(6,7)","noteIndex":0},"citationItems":[{"id":2337,"uris":["http://zotero.org/users/5073745/items/DW2G779M"],"itemData":{"id":2337,"type":"article-journal","abstract":"Prenatal treatment of dexamethasone, a synthetic stress hormone, leads to low birth weight and affects adult pathophysiology. Because fetal growth and survival are critically dependent on successful placental development, we aimed to investigate the effects of prenatal dexamethasone exposure on placental growth and function, particularly focusing on issues surrounding the time of stress exposure in a developmental context. Dexamethasone was administered at a dosage of 1 mg/kg BW (DEX1) or 10 mg/kg BW (DEX10) intraperitoneally at gestational d 7.5, 8.5, and 9.5 in pregnant mice. Placentas were then dissected at gestational d 11.5 and 18.5. Placental size and weight were reduced at d 11.5 in a dose-dependent manner (P = 0.11 for saline vs. DEX1 and P &amp;lt; 0.001 for DEX1 vs. DEX10 in size; P = 0.34 for saline vs. DEX1 and P &amp;lt; 0.01 for DEX1 vs. DEX10 in weight). In contrast, a considerable heterogeneity was shown at d 18.5, especially in DEX10-treated mice. Some placentas were small and malformed whereas some were enlarged with structural abnormalities in spongiotrophoblasts and labyrinth layers. Although placental overgrowth under such condition seemed to compromise fetal demand for nutrient supply, disorganized cell structure with reduced fetal vasculature observed in large placentas suggests that prenatal stress exposure during the early gestational period negatively affects placental development and efficiency.","container-title":"Journal of Animal Science","DOI":"10.2527/jas.2012-5090","ISSN":"0021-8812","issue":"13","journalAbbreviation":"Journal of Animal Science","page":"4846-4856","source":"Silverchair","title":"Prenatal administration of dexamethasone during early pregnancy negatively affects placental development and function in mice1","volume":"90","author":[{"family":"Lee","given":"J.-Y."},{"family":"Park","given":"S. J."},{"family":"Kim","given":"S. H."},{"family":"Kim","given":"M. H."}],"issued":{"date-parts":[["2012",12,1]]}}},{"id":2341,"uris":["http://zotero.org/users/5073745/items/EKT9UEWI"],"itemData":{"id":2341,"type":"article-journal","abstract":"Synthetic glucocorticoids, like dexamethasone (dex), restrict growth of the fetus and program its adult physiology, in part by altering placental phenotype. The route and timing of dex administration determine the fetal and adult outcomes, but whether these factors affect placental phenotype remains unknown. This study compared placental morphology, amino acid transport, and gene expression in mice given dex orally or by subcutaneous injection over the periods of most rapid placental (Days [D] 11–16) or fetal (D14–19) growth (term is D21). Compared with untreated and saline-injected controls, both dex treatments reduced placental weight at D16 and 19 and fetal weight and total labyrinthine volume at D19 to a similar extent. Only oral dex treatment from D11 to D16 reduced labyrinthine fetal capillary volume on D16 and increased placental 14C-methylaminoisobutyric acid (MeAIB) clearance at D19, 3 days after treatment ended. Neither route of dex treatment altered placental expression of Slc38a, Hsd11b, or the glucocorticoid receptor, Nr3c1, at D16. In contrast, both routes of dex treatment from D14 to D19 increased placental Hsd11b2 expression and labyrinthine maternal vessel volume. Furthermore, injection per se altered placental expression of Nr3c1, Hsd11b1, and specific Slc38a isoforms in an age-related manner. Overall, MeAIB clearance was not related to Slc38a transporter expression but was correlated inversely with maternal corticosterone concentrations when dex was undetectable in maternal plasma at D19. The effects of dex on placental phenotype, therefore, depend on both the route and timing of administration and may relate to local glucocorticoid availability during and after the treatment period.","container-title":"Biology of Reproduction","DOI":"10.1095/biolreprod.113.109678","ISSN":"0006-3363","issue":"4","journalAbbreviation":"Biology of Reproduction","page":"80, 1-12","source":"Silverchair","title":"Adaptations in Placental Phenotype Depend on Route and Timing of Maternal Dexamethasone Administration in Mice1","volume":"89","author":[{"family":"Vaughan","given":"Owen R."},{"family":"Sferruzzi-Perri","given":"Amanda N."},{"family":"Coan","given":"Philip M."},{"family":"Fowden","given":"Abigail L."}],"issued":{"date-parts":[["2013",10,1]]}}}],"schema":"https://github.com/citation-style-language/schema/raw/master/csl-citation.json"} </w:instrText>
      </w:r>
      <w:r w:rsidR="007E18CE" w:rsidRPr="00967C1D">
        <w:rPr>
          <w:rFonts w:ascii="Times New Roman" w:hAnsi="Times New Roman" w:cs="Times New Roman"/>
        </w:rPr>
        <w:fldChar w:fldCharType="separate"/>
      </w:r>
      <w:r w:rsidR="00B003F0" w:rsidRPr="00B003F0">
        <w:rPr>
          <w:rFonts w:ascii="Times New Roman" w:hAnsi="Times New Roman" w:cs="Times New Roman"/>
        </w:rPr>
        <w:t>(6,7)</w:t>
      </w:r>
      <w:r w:rsidR="007E18CE" w:rsidRPr="00967C1D">
        <w:rPr>
          <w:rFonts w:ascii="Times New Roman" w:hAnsi="Times New Roman" w:cs="Times New Roman"/>
        </w:rPr>
        <w:fldChar w:fldCharType="end"/>
      </w:r>
      <w:r w:rsidR="007E18CE" w:rsidRPr="00967C1D">
        <w:rPr>
          <w:rFonts w:ascii="Times New Roman" w:hAnsi="Times New Roman" w:cs="Times New Roman"/>
        </w:rPr>
        <w:t>, and offspring health</w:t>
      </w:r>
      <w:r w:rsidR="007E18CE" w:rsidRPr="00967C1D">
        <w:rPr>
          <w:rFonts w:ascii="Times New Roman" w:hAnsi="Times New Roman" w:cs="Times New Roman"/>
        </w:rPr>
        <w:fldChar w:fldCharType="begin"/>
      </w:r>
      <w:r w:rsidR="00B003F0">
        <w:rPr>
          <w:rFonts w:ascii="Times New Roman" w:hAnsi="Times New Roman" w:cs="Times New Roman"/>
        </w:rPr>
        <w:instrText xml:space="preserve"> ADDIN ZOTERO_ITEM CSL_CITATION {"citationID":"AFatG1H1","properties":{"formattedCitation":"(8)","plainCitation":"(8)","noteIndex":0},"citationItems":[{"id":2339,"uris":["http://zotero.org/users/5073745/items/HZH6HCYB"],"itemData":{"id":2339,"type":"article-journal","abstract":"Dexamethasone treatment of F0 pregnant rodents alters F1 placental function and adult cardiometabolic phenotype. The adult phenotype is transmitted to the F2 generation without further intervention, but whether F2 placental function is altered by F0 dexamethasone treatment remains unknown. In the present study, F0 mice were untreated or received dexamethasone (0.2 µg g–1 day–1, s.c.) over Days 11–15 or 14–18 of pregnancy (term Day 21). Depending on the period of F0 dexamethasone treatment, F1 offspring were lighter at birth or grew more slowly until weaning (P &lt; 0.05). Glucose tolerance (1 g kg–1, i.p.) of adult F1 males was abnormal. Mating F1 males exposed prenatally to dexamethasone with untreated females had no effect on F2 placental function on Day 19 of pregnancy. In contrast, when F1 females were mated with untreated males, F2 placental clearance of the amino acid analogue 14C-methylaminoisobutyric acid was increased by 75% on Day 19 specifically in dams prenatally exposed to dexamethasone on Days 14–18 (P &lt; 0.05). Maternal plasma corticosterone was also increased, but F2 placental Slc38a4 expression was decreased in these dams (P &lt; 0.05). F0 dexamethasone treatment had no effect on F2 fetal or placental weights, regardless of lineage. Therefore, the effects of F0 dexamethasone exposure are transmitted intergenerationally to the F2 placenta via the maternal, but not paternal, line.","container-title":"Reproduction, Fertility and Development","DOI":"10.1071/RD14285","ISSN":"1448-5990","issue":"4","journalAbbreviation":"Reprod. Fertil. Dev.","language":"en","note":"publisher: CSIRO PUBLISHING","page":"704-711","source":"www-publish-csiro-au.ezproxy.library.wisc.edu","title":"Dexamethasone treatment of pregnant F0 mice leads to parent of origin-specific changes in placental function of the F2 generation","volume":"27","author":[{"family":"Vaughan","given":"O. R."},{"family":"Phillips","given":"H. M."},{"family":"Everden","given":"A. J."},{"family":"Sferruzzi-Perri","given":"A. N."},{"family":"Fowden","given":"A. L."}],"issued":{"date-parts":[["2015",5,8]]}}}],"schema":"https://github.com/citation-style-language/schema/raw/master/csl-citation.json"} </w:instrText>
      </w:r>
      <w:r w:rsidR="007E18CE" w:rsidRPr="00967C1D">
        <w:rPr>
          <w:rFonts w:ascii="Times New Roman" w:hAnsi="Times New Roman" w:cs="Times New Roman"/>
        </w:rPr>
        <w:fldChar w:fldCharType="separate"/>
      </w:r>
      <w:r w:rsidR="00B003F0" w:rsidRPr="00B003F0">
        <w:rPr>
          <w:rFonts w:ascii="Times New Roman" w:hAnsi="Times New Roman" w:cs="Times New Roman"/>
        </w:rPr>
        <w:t>(8)</w:t>
      </w:r>
      <w:r w:rsidR="007E18CE" w:rsidRPr="00967C1D">
        <w:rPr>
          <w:rFonts w:ascii="Times New Roman" w:hAnsi="Times New Roman" w:cs="Times New Roman"/>
        </w:rPr>
        <w:fldChar w:fldCharType="end"/>
      </w:r>
      <w:r w:rsidR="007E18CE" w:rsidRPr="00967C1D">
        <w:rPr>
          <w:rFonts w:ascii="Times New Roman" w:hAnsi="Times New Roman" w:cs="Times New Roman"/>
        </w:rPr>
        <w:t xml:space="preserve">. We made the following changes to the body of the manuscript to better </w:t>
      </w:r>
      <w:r w:rsidR="005B4C16" w:rsidRPr="00967C1D">
        <w:rPr>
          <w:rFonts w:ascii="Times New Roman" w:hAnsi="Times New Roman" w:cs="Times New Roman"/>
        </w:rPr>
        <w:t>articulate</w:t>
      </w:r>
      <w:r w:rsidR="007E18CE" w:rsidRPr="00967C1D">
        <w:rPr>
          <w:rFonts w:ascii="Times New Roman" w:hAnsi="Times New Roman" w:cs="Times New Roman"/>
        </w:rPr>
        <w:t xml:space="preserve"> this rationale.</w:t>
      </w:r>
    </w:p>
    <w:p w14:paraId="4E5A3382" w14:textId="1BA4792A" w:rsidR="007E61FB" w:rsidRPr="00967C1D" w:rsidRDefault="007E18CE" w:rsidP="00A70289">
      <w:pPr>
        <w:ind w:left="360"/>
        <w:rPr>
          <w:rFonts w:ascii="Times New Roman" w:hAnsi="Times New Roman" w:cs="Times New Roman"/>
          <w:color w:val="FF0000"/>
        </w:rPr>
      </w:pPr>
      <w:r w:rsidRPr="00967C1D">
        <w:rPr>
          <w:rFonts w:ascii="Times New Roman" w:hAnsi="Times New Roman" w:cs="Times New Roman"/>
          <w:color w:val="FF0000"/>
        </w:rPr>
        <w:t xml:space="preserve">Line </w:t>
      </w:r>
      <w:r w:rsidR="005F2BFC">
        <w:rPr>
          <w:rFonts w:ascii="Times New Roman" w:hAnsi="Times New Roman" w:cs="Times New Roman"/>
          <w:color w:val="FF0000"/>
        </w:rPr>
        <w:t>101-103</w:t>
      </w:r>
      <w:r w:rsidR="007E61FB" w:rsidRPr="00967C1D">
        <w:rPr>
          <w:rFonts w:ascii="Times New Roman" w:hAnsi="Times New Roman" w:cs="Times New Roman"/>
          <w:color w:val="FF0000"/>
        </w:rPr>
        <w:t>:</w:t>
      </w:r>
      <w:r w:rsidR="00EA4D49" w:rsidRPr="00967C1D">
        <w:rPr>
          <w:rFonts w:ascii="Times New Roman" w:hAnsi="Times New Roman" w:cs="Times New Roman"/>
          <w:color w:val="FF0000"/>
        </w:rPr>
        <w:t xml:space="preserve"> </w:t>
      </w:r>
      <w:r w:rsidR="003C4EF7" w:rsidRPr="00967C1D">
        <w:rPr>
          <w:rFonts w:ascii="Times New Roman" w:hAnsi="Times New Roman" w:cs="Times New Roman"/>
          <w:color w:val="FF0000"/>
        </w:rPr>
        <w:t>“</w:t>
      </w:r>
      <w:r w:rsidR="007E61FB" w:rsidRPr="00967C1D">
        <w:rPr>
          <w:rFonts w:ascii="Times New Roman" w:hAnsi="Times New Roman" w:cs="Times New Roman"/>
          <w:color w:val="FF0000"/>
        </w:rPr>
        <w:t xml:space="preserve">GDF15 elevations in circulation are thought to be sentinels of stressors present in the body. Comparisons between non-pregnant and pregnant individuals and between healthy versus chronic stress during pregnancy (like dexamethasone administration) are understudied in murine models Given the sometimes-conflicting human data and lack of evaluation of physiological state and chronic stress compounding physiological state, we sought to characterize GDF15 in circulation comparing pregnant, non-pregnant, and stressed pregnant females while assessing glycemic health. We also sought to define the effects of </w:t>
      </w:r>
      <w:r w:rsidR="007E61FB" w:rsidRPr="00967C1D">
        <w:rPr>
          <w:rFonts w:ascii="Times New Roman" w:hAnsi="Times New Roman" w:cs="Times New Roman"/>
          <w:i/>
          <w:iCs/>
          <w:color w:val="FF0000"/>
        </w:rPr>
        <w:t>Gdf15</w:t>
      </w:r>
      <w:r w:rsidR="007E61FB" w:rsidRPr="00967C1D">
        <w:rPr>
          <w:rFonts w:ascii="Times New Roman" w:hAnsi="Times New Roman" w:cs="Times New Roman"/>
          <w:color w:val="FF0000"/>
        </w:rPr>
        <w:t xml:space="preserve"> loss of function </w:t>
      </w:r>
      <w:proofErr w:type="gramStart"/>
      <w:r w:rsidR="007E61FB" w:rsidRPr="00967C1D">
        <w:rPr>
          <w:rFonts w:ascii="Times New Roman" w:hAnsi="Times New Roman" w:cs="Times New Roman"/>
          <w:color w:val="FF0000"/>
        </w:rPr>
        <w:t>during the course of</w:t>
      </w:r>
      <w:proofErr w:type="gramEnd"/>
      <w:r w:rsidR="007E61FB" w:rsidRPr="00967C1D">
        <w:rPr>
          <w:rFonts w:ascii="Times New Roman" w:hAnsi="Times New Roman" w:cs="Times New Roman"/>
          <w:color w:val="FF0000"/>
        </w:rPr>
        <w:t xml:space="preserve"> healthy murine pregnancy, including effects on weight gain, food intake, insulin sensitivity, and neonatal outcomes.</w:t>
      </w:r>
      <w:r w:rsidR="003C4EF7" w:rsidRPr="00967C1D">
        <w:rPr>
          <w:rFonts w:ascii="Times New Roman" w:hAnsi="Times New Roman" w:cs="Times New Roman"/>
          <w:color w:val="FF0000"/>
        </w:rPr>
        <w:t>”</w:t>
      </w:r>
    </w:p>
    <w:p w14:paraId="37E613BA" w14:textId="77777777" w:rsidR="001C2618" w:rsidRPr="00967C1D" w:rsidRDefault="001C2618" w:rsidP="001C2618">
      <w:pPr>
        <w:rPr>
          <w:rFonts w:ascii="Times New Roman" w:hAnsi="Times New Roman" w:cs="Times New Roman"/>
          <w:b/>
          <w:bCs/>
        </w:rPr>
      </w:pPr>
    </w:p>
    <w:p w14:paraId="1FA5E6A0" w14:textId="37B0B1EF" w:rsidR="00EA3FC2" w:rsidRPr="00967C1D" w:rsidRDefault="00F339A9" w:rsidP="00EA3FC2">
      <w:pPr>
        <w:pStyle w:val="ListParagraph"/>
        <w:numPr>
          <w:ilvl w:val="0"/>
          <w:numId w:val="3"/>
        </w:numPr>
        <w:rPr>
          <w:rFonts w:ascii="Times New Roman" w:hAnsi="Times New Roman" w:cs="Times New Roman"/>
          <w:b/>
          <w:bCs/>
        </w:rPr>
      </w:pPr>
      <w:r w:rsidRPr="00967C1D">
        <w:rPr>
          <w:rFonts w:ascii="Times New Roman" w:hAnsi="Times New Roman" w:cs="Times New Roman"/>
          <w:b/>
          <w:bCs/>
          <w:color w:val="242424"/>
          <w:shd w:val="clear" w:color="auto" w:fill="FFFFFF"/>
        </w:rPr>
        <w:t xml:space="preserve">Specific comments relating to Fig 2: Why are the ITTs expressed as % of baseline and not mmol/l or mg/dl as is the convention? Expressing as mg/dl would remove the need for fig 2B and </w:t>
      </w:r>
      <w:proofErr w:type="gramStart"/>
      <w:r w:rsidRPr="00967C1D">
        <w:rPr>
          <w:rFonts w:ascii="Times New Roman" w:hAnsi="Times New Roman" w:cs="Times New Roman"/>
          <w:b/>
          <w:bCs/>
          <w:color w:val="242424"/>
          <w:shd w:val="clear" w:color="auto" w:fill="FFFFFF"/>
        </w:rPr>
        <w:t>2E, and</w:t>
      </w:r>
      <w:proofErr w:type="gramEnd"/>
      <w:r w:rsidRPr="00967C1D">
        <w:rPr>
          <w:rFonts w:ascii="Times New Roman" w:hAnsi="Times New Roman" w:cs="Times New Roman"/>
          <w:b/>
          <w:bCs/>
          <w:color w:val="242424"/>
          <w:shd w:val="clear" w:color="auto" w:fill="FFFFFF"/>
        </w:rPr>
        <w:t xml:space="preserve"> allow for interpretation of the actual glycemic state of the mice. </w:t>
      </w:r>
    </w:p>
    <w:p w14:paraId="3A305017" w14:textId="143DBD07" w:rsidR="002A6770" w:rsidRPr="00967C1D" w:rsidRDefault="002A6770" w:rsidP="002A6770">
      <w:pPr>
        <w:rPr>
          <w:rFonts w:ascii="Times New Roman" w:hAnsi="Times New Roman" w:cs="Times New Roman"/>
        </w:rPr>
      </w:pPr>
      <w:r w:rsidRPr="00967C1D">
        <w:rPr>
          <w:rFonts w:ascii="Times New Roman" w:hAnsi="Times New Roman" w:cs="Times New Roman"/>
        </w:rPr>
        <w:t xml:space="preserve">We included the raw glucose curves for both experiments below. As you can see, we see more pronounced insulin resistance in the </w:t>
      </w:r>
      <w:proofErr w:type="spellStart"/>
      <w:r w:rsidRPr="00967C1D">
        <w:rPr>
          <w:rFonts w:ascii="Times New Roman" w:hAnsi="Times New Roman" w:cs="Times New Roman"/>
        </w:rPr>
        <w:t>dex</w:t>
      </w:r>
      <w:proofErr w:type="spellEnd"/>
      <w:r w:rsidRPr="00967C1D">
        <w:rPr>
          <w:rFonts w:ascii="Times New Roman" w:hAnsi="Times New Roman" w:cs="Times New Roman"/>
        </w:rPr>
        <w:t xml:space="preserve">-treated dams. We see a greater rate of glucose drop in the pregnant animals compared to non-pregnant. </w:t>
      </w:r>
    </w:p>
    <w:p w14:paraId="070DC17C" w14:textId="621791C8" w:rsidR="002A6770" w:rsidRPr="00967C1D" w:rsidRDefault="002A6770" w:rsidP="002A6770">
      <w:pPr>
        <w:rPr>
          <w:rFonts w:ascii="Times New Roman" w:hAnsi="Times New Roman" w:cs="Times New Roman"/>
          <w:b/>
          <w:bCs/>
        </w:rPr>
      </w:pPr>
      <w:r w:rsidRPr="00967C1D">
        <w:rPr>
          <w:rFonts w:ascii="Times New Roman" w:hAnsi="Times New Roman" w:cs="Times New Roman"/>
          <w:b/>
          <w:bCs/>
          <w:noProof/>
        </w:rPr>
        <w:lastRenderedPageBreak/>
        <w:drawing>
          <wp:anchor distT="0" distB="0" distL="114300" distR="114300" simplePos="0" relativeHeight="251658240" behindDoc="0" locked="0" layoutInCell="1" allowOverlap="1" wp14:anchorId="1297AE4A" wp14:editId="7F60BEBD">
            <wp:simplePos x="0" y="0"/>
            <wp:positionH relativeFrom="column">
              <wp:posOffset>0</wp:posOffset>
            </wp:positionH>
            <wp:positionV relativeFrom="paragraph">
              <wp:posOffset>-2614</wp:posOffset>
            </wp:positionV>
            <wp:extent cx="2541181" cy="1815206"/>
            <wp:effectExtent l="0" t="0" r="0" b="0"/>
            <wp:wrapSquare wrapText="bothSides"/>
            <wp:docPr id="196457601" name="Picture 1" descr="A graph of a pregnancy and insulin tolera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7601" name="Picture 1" descr="A graph of a pregnancy and insulin tolerance&#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2541181" cy="1815206"/>
                    </a:xfrm>
                    <a:prstGeom prst="rect">
                      <a:avLst/>
                    </a:prstGeom>
                  </pic:spPr>
                </pic:pic>
              </a:graphicData>
            </a:graphic>
          </wp:anchor>
        </w:drawing>
      </w:r>
      <w:r w:rsidRPr="00967C1D">
        <w:rPr>
          <w:rFonts w:ascii="Times New Roman" w:hAnsi="Times New Roman" w:cs="Times New Roman"/>
          <w:b/>
          <w:bCs/>
          <w:noProof/>
        </w:rPr>
        <w:drawing>
          <wp:inline distT="0" distB="0" distL="0" distR="0" wp14:anchorId="3D40893D" wp14:editId="03A9A3AA">
            <wp:extent cx="2647507" cy="1891158"/>
            <wp:effectExtent l="0" t="0" r="635" b="0"/>
            <wp:docPr id="1048914858" name="Picture 2" descr="A graph of a patient's lev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8914858" name="Picture 2" descr="A graph of a patient's level&#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2673614" cy="1909807"/>
                    </a:xfrm>
                    <a:prstGeom prst="rect">
                      <a:avLst/>
                    </a:prstGeom>
                  </pic:spPr>
                </pic:pic>
              </a:graphicData>
            </a:graphic>
          </wp:inline>
        </w:drawing>
      </w:r>
    </w:p>
    <w:p w14:paraId="7943E1F8" w14:textId="77777777" w:rsidR="00EA3FC2" w:rsidRPr="00967C1D" w:rsidRDefault="00F339A9" w:rsidP="00EA3FC2">
      <w:pPr>
        <w:pStyle w:val="ListParagraph"/>
        <w:numPr>
          <w:ilvl w:val="0"/>
          <w:numId w:val="3"/>
        </w:numPr>
        <w:rPr>
          <w:rFonts w:ascii="Times New Roman" w:hAnsi="Times New Roman" w:cs="Times New Roman"/>
          <w:b/>
          <w:bCs/>
        </w:rPr>
      </w:pPr>
      <w:r w:rsidRPr="00967C1D">
        <w:rPr>
          <w:rFonts w:ascii="Times New Roman" w:hAnsi="Times New Roman" w:cs="Times New Roman"/>
          <w:b/>
          <w:bCs/>
          <w:color w:val="242424"/>
          <w:shd w:val="clear" w:color="auto" w:fill="FFFFFF"/>
        </w:rPr>
        <w:t>Fig 2C - the statistics are not clear. I believe there is likely a main effect of pregnancy and it is indeed well established that GDF15 is elevated in pregnancy, however the legend says paired t tests were used which does not make any sense in looking at the comparison marked on 2C. Dex treated dams are lighter in the second half of pregnancy, so it seems likely the results in 2E reflect body weight differences rather than anything else.</w:t>
      </w:r>
    </w:p>
    <w:p w14:paraId="7912AFA5" w14:textId="77777777" w:rsidR="001C591D" w:rsidRPr="00967C1D" w:rsidRDefault="00CB34EE" w:rsidP="00CB34EE">
      <w:pPr>
        <w:rPr>
          <w:rFonts w:ascii="Times New Roman" w:hAnsi="Times New Roman" w:cs="Times New Roman"/>
        </w:rPr>
      </w:pPr>
      <w:r w:rsidRPr="00967C1D">
        <w:rPr>
          <w:rFonts w:ascii="Times New Roman" w:hAnsi="Times New Roman" w:cs="Times New Roman"/>
        </w:rPr>
        <w:t xml:space="preserve">The method used in 2C is </w:t>
      </w:r>
      <w:proofErr w:type="gramStart"/>
      <w:r w:rsidRPr="00967C1D">
        <w:rPr>
          <w:rFonts w:ascii="Times New Roman" w:hAnsi="Times New Roman" w:cs="Times New Roman"/>
        </w:rPr>
        <w:t>two</w:t>
      </w:r>
      <w:proofErr w:type="gramEnd"/>
      <w:r w:rsidRPr="00967C1D">
        <w:rPr>
          <w:rFonts w:ascii="Times New Roman" w:hAnsi="Times New Roman" w:cs="Times New Roman"/>
        </w:rPr>
        <w:t xml:space="preserve">-way </w:t>
      </w:r>
      <w:r w:rsidR="005B4C16" w:rsidRPr="00967C1D">
        <w:rPr>
          <w:rFonts w:ascii="Times New Roman" w:hAnsi="Times New Roman" w:cs="Times New Roman"/>
        </w:rPr>
        <w:t>ANOVA</w:t>
      </w:r>
      <w:r w:rsidR="001C591D" w:rsidRPr="00967C1D">
        <w:rPr>
          <w:rFonts w:ascii="Times New Roman" w:hAnsi="Times New Roman" w:cs="Times New Roman"/>
        </w:rPr>
        <w:t xml:space="preserve"> with test for interaction</w:t>
      </w:r>
      <w:r w:rsidRPr="00967C1D">
        <w:rPr>
          <w:rFonts w:ascii="Times New Roman" w:hAnsi="Times New Roman" w:cs="Times New Roman"/>
        </w:rPr>
        <w:t xml:space="preserve">, assessing the effect of time of collection (ZT1 vs ZT 13) and pregnancy status. The test revealed a significant effect of pregnancy (p=0.007), but not of time (p=0.98). </w:t>
      </w:r>
      <w:r w:rsidR="001C591D" w:rsidRPr="00967C1D">
        <w:rPr>
          <w:rFonts w:ascii="Times New Roman" w:hAnsi="Times New Roman" w:cs="Times New Roman"/>
        </w:rPr>
        <w:t>There was no evidence of interaction (p=0.48).</w:t>
      </w:r>
      <w:r w:rsidRPr="00967C1D">
        <w:rPr>
          <w:rFonts w:ascii="Times New Roman" w:hAnsi="Times New Roman" w:cs="Times New Roman"/>
        </w:rPr>
        <w:t xml:space="preserve">We changed the language of the passage </w:t>
      </w:r>
      <w:r w:rsidR="00132817" w:rsidRPr="00967C1D">
        <w:rPr>
          <w:rFonts w:ascii="Times New Roman" w:hAnsi="Times New Roman" w:cs="Times New Roman"/>
        </w:rPr>
        <w:t xml:space="preserve">from results and from the figure legend </w:t>
      </w:r>
      <w:r w:rsidRPr="00967C1D">
        <w:rPr>
          <w:rFonts w:ascii="Times New Roman" w:hAnsi="Times New Roman" w:cs="Times New Roman"/>
        </w:rPr>
        <w:t>below,</w:t>
      </w:r>
      <w:r w:rsidRPr="00967C1D">
        <w:rPr>
          <w:rFonts w:ascii="Times New Roman" w:hAnsi="Times New Roman" w:cs="Times New Roman"/>
        </w:rPr>
        <w:br/>
      </w:r>
    </w:p>
    <w:p w14:paraId="47B5D5CD" w14:textId="77777777" w:rsidR="001C1553" w:rsidRDefault="001C1553" w:rsidP="001C591D">
      <w:pPr>
        <w:ind w:left="360"/>
        <w:rPr>
          <w:rFonts w:ascii="Times New Roman" w:hAnsi="Times New Roman" w:cs="Times New Roman"/>
          <w:color w:val="FF0000"/>
        </w:rPr>
      </w:pPr>
      <w:r>
        <w:rPr>
          <w:rFonts w:ascii="Times New Roman" w:hAnsi="Times New Roman" w:cs="Times New Roman"/>
          <w:color w:val="FF0000"/>
        </w:rPr>
        <w:t>L</w:t>
      </w:r>
      <w:r w:rsidR="001C591D" w:rsidRPr="006B77E6">
        <w:rPr>
          <w:rFonts w:ascii="Times New Roman" w:hAnsi="Times New Roman" w:cs="Times New Roman"/>
          <w:color w:val="FF0000"/>
        </w:rPr>
        <w:t xml:space="preserve">ine </w:t>
      </w:r>
      <w:r w:rsidR="00B84DD9">
        <w:rPr>
          <w:rFonts w:ascii="Times New Roman" w:hAnsi="Times New Roman" w:cs="Times New Roman"/>
          <w:color w:val="FF0000"/>
        </w:rPr>
        <w:t>2</w:t>
      </w:r>
      <w:r>
        <w:rPr>
          <w:rFonts w:ascii="Times New Roman" w:hAnsi="Times New Roman" w:cs="Times New Roman"/>
          <w:color w:val="FF0000"/>
        </w:rPr>
        <w:t>42</w:t>
      </w:r>
      <w:r w:rsidR="006B77E6">
        <w:rPr>
          <w:rFonts w:ascii="Times New Roman" w:hAnsi="Times New Roman" w:cs="Times New Roman"/>
          <w:color w:val="FF0000"/>
        </w:rPr>
        <w:t xml:space="preserve">: </w:t>
      </w:r>
      <w:r w:rsidR="00CB34EE" w:rsidRPr="006B77E6">
        <w:rPr>
          <w:rFonts w:ascii="Times New Roman" w:hAnsi="Times New Roman" w:cs="Times New Roman"/>
          <w:color w:val="FF0000"/>
        </w:rPr>
        <w:t xml:space="preserve">“We found that GDF15 is 49% (54 ±18.8 </w:t>
      </w:r>
      <w:proofErr w:type="spellStart"/>
      <w:r w:rsidR="00CB34EE" w:rsidRPr="006B77E6">
        <w:rPr>
          <w:rFonts w:ascii="Times New Roman" w:hAnsi="Times New Roman" w:cs="Times New Roman"/>
          <w:color w:val="FF0000"/>
        </w:rPr>
        <w:t>pg</w:t>
      </w:r>
      <w:proofErr w:type="spellEnd"/>
      <w:r w:rsidR="00CB34EE" w:rsidRPr="006B77E6">
        <w:rPr>
          <w:rFonts w:ascii="Times New Roman" w:hAnsi="Times New Roman" w:cs="Times New Roman"/>
          <w:color w:val="FF0000"/>
        </w:rPr>
        <w:t>/dL) elevated in pregnant animals compared to non-pregnant mice (</w:t>
      </w:r>
      <w:r w:rsidR="00CB34EE" w:rsidRPr="006B77E6">
        <w:rPr>
          <w:rFonts w:ascii="Times New Roman" w:hAnsi="Times New Roman" w:cs="Times New Roman"/>
          <w:b/>
          <w:bCs/>
          <w:color w:val="FF0000"/>
        </w:rPr>
        <w:t xml:space="preserve">Figure 2C, </w:t>
      </w:r>
      <w:r w:rsidR="00CB34EE" w:rsidRPr="006B77E6">
        <w:rPr>
          <w:rFonts w:ascii="Times New Roman" w:hAnsi="Times New Roman" w:cs="Times New Roman"/>
          <w:color w:val="FF0000"/>
        </w:rPr>
        <w:t>p=0.007), but does not differ based on collection time (p=0.98).”</w:t>
      </w:r>
      <w:r w:rsidR="00132817" w:rsidRPr="006B77E6">
        <w:rPr>
          <w:rFonts w:ascii="Times New Roman" w:hAnsi="Times New Roman" w:cs="Times New Roman"/>
          <w:color w:val="FF0000"/>
        </w:rPr>
        <w:t xml:space="preserve"> </w:t>
      </w:r>
    </w:p>
    <w:p w14:paraId="2737D2F0" w14:textId="172DEF95" w:rsidR="00CB34EE" w:rsidRPr="003C15AC" w:rsidRDefault="001C1553" w:rsidP="003C15AC">
      <w:pPr>
        <w:ind w:left="360"/>
        <w:rPr>
          <w:rFonts w:ascii="Times New Roman" w:hAnsi="Times New Roman" w:cs="Times New Roman"/>
          <w:color w:val="FF0000"/>
        </w:rPr>
      </w:pPr>
      <w:r>
        <w:rPr>
          <w:rFonts w:ascii="Times New Roman" w:hAnsi="Times New Roman" w:cs="Times New Roman"/>
          <w:color w:val="FF0000"/>
        </w:rPr>
        <w:t xml:space="preserve">Figure 2 legend: </w:t>
      </w:r>
      <w:r w:rsidRPr="006B77E6">
        <w:rPr>
          <w:rFonts w:ascii="Times New Roman" w:hAnsi="Times New Roman" w:cs="Times New Roman"/>
          <w:color w:val="FF0000"/>
        </w:rPr>
        <w:t>“</w:t>
      </w:r>
      <w:r w:rsidRPr="00967C1D">
        <w:rPr>
          <w:rFonts w:ascii="Times New Roman" w:hAnsi="Times New Roman" w:cs="Times New Roman"/>
          <w:color w:val="FF0000"/>
        </w:rPr>
        <w:t xml:space="preserve">Figure 2C) GDF15 levels at ZT1 and ZT13 in pregnant and non-pregnant females, assessed by </w:t>
      </w:r>
      <w:proofErr w:type="gramStart"/>
      <w:r w:rsidRPr="00967C1D">
        <w:rPr>
          <w:rFonts w:ascii="Times New Roman" w:hAnsi="Times New Roman" w:cs="Times New Roman"/>
          <w:color w:val="FF0000"/>
        </w:rPr>
        <w:t>two way</w:t>
      </w:r>
      <w:proofErr w:type="gramEnd"/>
      <w:r w:rsidRPr="00967C1D">
        <w:rPr>
          <w:rFonts w:ascii="Times New Roman" w:hAnsi="Times New Roman" w:cs="Times New Roman"/>
          <w:color w:val="FF0000"/>
        </w:rPr>
        <w:t xml:space="preserve"> </w:t>
      </w:r>
      <w:proofErr w:type="spellStart"/>
      <w:r w:rsidRPr="00967C1D">
        <w:rPr>
          <w:rFonts w:ascii="Times New Roman" w:hAnsi="Times New Roman" w:cs="Times New Roman"/>
          <w:color w:val="FF0000"/>
        </w:rPr>
        <w:t>anova</w:t>
      </w:r>
      <w:proofErr w:type="spellEnd"/>
      <w:r w:rsidRPr="00967C1D">
        <w:rPr>
          <w:rFonts w:ascii="Times New Roman" w:hAnsi="Times New Roman" w:cs="Times New Roman"/>
          <w:color w:val="FF0000"/>
        </w:rPr>
        <w:t xml:space="preserve"> for effect of time and of pregnancy status.”</w:t>
      </w:r>
      <w:r w:rsidR="00132817" w:rsidRPr="006B77E6">
        <w:rPr>
          <w:rFonts w:ascii="Times New Roman" w:hAnsi="Times New Roman" w:cs="Times New Roman"/>
          <w:color w:val="FF0000"/>
        </w:rPr>
        <w:br/>
      </w:r>
    </w:p>
    <w:p w14:paraId="4C5EE23B" w14:textId="77777777" w:rsidR="00EA3FC2" w:rsidRPr="00967C1D" w:rsidRDefault="00F339A9" w:rsidP="00EA3FC2">
      <w:pPr>
        <w:pStyle w:val="ListParagraph"/>
        <w:numPr>
          <w:ilvl w:val="0"/>
          <w:numId w:val="3"/>
        </w:numPr>
        <w:rPr>
          <w:rFonts w:ascii="Times New Roman" w:hAnsi="Times New Roman" w:cs="Times New Roman"/>
          <w:b/>
          <w:bCs/>
        </w:rPr>
      </w:pPr>
      <w:r w:rsidRPr="00967C1D">
        <w:rPr>
          <w:rFonts w:ascii="Times New Roman" w:hAnsi="Times New Roman" w:cs="Times New Roman"/>
          <w:b/>
          <w:bCs/>
          <w:color w:val="242424"/>
          <w:shd w:val="clear" w:color="auto" w:fill="FFFFFF"/>
        </w:rPr>
        <w:t>The results text states that "Both genotypes had a rapid increase in food intake in the final week of pregnancy, with smaller increases in the Gdf15-/- dams", the lines in Fig 3E overlap completely, so this is not substantiated.</w:t>
      </w:r>
    </w:p>
    <w:p w14:paraId="64A3AEC1" w14:textId="77777777" w:rsidR="00A70289" w:rsidRPr="00967C1D" w:rsidRDefault="002A6770" w:rsidP="00A70289">
      <w:pPr>
        <w:rPr>
          <w:rFonts w:ascii="Times New Roman" w:hAnsi="Times New Roman" w:cs="Times New Roman"/>
          <w:b/>
          <w:bCs/>
        </w:rPr>
      </w:pPr>
      <w:r w:rsidRPr="00967C1D">
        <w:rPr>
          <w:rFonts w:ascii="Times New Roman" w:hAnsi="Times New Roman" w:cs="Times New Roman"/>
        </w:rPr>
        <w:t>We edited the manuscript to remove the language stating a significant difference.</w:t>
      </w:r>
    </w:p>
    <w:p w14:paraId="281A4682" w14:textId="6636AE66" w:rsidR="00513B72" w:rsidRPr="00967C1D" w:rsidRDefault="002A6770" w:rsidP="00A70289">
      <w:pPr>
        <w:ind w:left="360"/>
        <w:rPr>
          <w:rFonts w:ascii="Times New Roman" w:hAnsi="Times New Roman" w:cs="Times New Roman"/>
          <w:b/>
          <w:bCs/>
        </w:rPr>
      </w:pPr>
      <w:r w:rsidRPr="00967C1D">
        <w:rPr>
          <w:rFonts w:ascii="Times New Roman" w:hAnsi="Times New Roman" w:cs="Times New Roman"/>
          <w:b/>
          <w:bCs/>
        </w:rPr>
        <w:br/>
      </w:r>
      <w:r w:rsidRPr="00967C1D">
        <w:rPr>
          <w:rFonts w:ascii="Times New Roman" w:hAnsi="Times New Roman" w:cs="Times New Roman"/>
          <w:b/>
          <w:bCs/>
          <w:color w:val="FF0000"/>
        </w:rPr>
        <w:t>line 2</w:t>
      </w:r>
      <w:r w:rsidR="003C15AC">
        <w:rPr>
          <w:rFonts w:ascii="Times New Roman" w:hAnsi="Times New Roman" w:cs="Times New Roman"/>
          <w:b/>
          <w:bCs/>
          <w:color w:val="FF0000"/>
        </w:rPr>
        <w:t>72-273</w:t>
      </w:r>
      <w:r w:rsidRPr="00967C1D">
        <w:rPr>
          <w:rFonts w:ascii="Times New Roman" w:hAnsi="Times New Roman" w:cs="Times New Roman"/>
          <w:b/>
          <w:bCs/>
          <w:color w:val="FF0000"/>
        </w:rPr>
        <w:t>: “</w:t>
      </w:r>
      <w:r w:rsidRPr="00967C1D">
        <w:rPr>
          <w:rFonts w:ascii="Times New Roman" w:hAnsi="Times New Roman" w:cs="Times New Roman"/>
          <w:color w:val="FF0000"/>
        </w:rPr>
        <w:t xml:space="preserve">Both genotypes had a rapid increase in food intake in the final week of pregnancy.”  </w:t>
      </w:r>
      <w:r w:rsidRPr="00967C1D">
        <w:rPr>
          <w:rFonts w:ascii="Times New Roman" w:hAnsi="Times New Roman" w:cs="Times New Roman"/>
          <w:b/>
          <w:bCs/>
          <w:color w:val="FF0000"/>
        </w:rPr>
        <w:t xml:space="preserve"> </w:t>
      </w:r>
    </w:p>
    <w:p w14:paraId="1924B1E0" w14:textId="77777777" w:rsidR="00EA3FC2" w:rsidRPr="00967C1D" w:rsidRDefault="00F339A9" w:rsidP="00EA3FC2">
      <w:pPr>
        <w:pStyle w:val="ListParagraph"/>
        <w:numPr>
          <w:ilvl w:val="0"/>
          <w:numId w:val="3"/>
        </w:numPr>
        <w:rPr>
          <w:rFonts w:ascii="Times New Roman" w:hAnsi="Times New Roman" w:cs="Times New Roman"/>
          <w:b/>
          <w:bCs/>
        </w:rPr>
      </w:pPr>
      <w:r w:rsidRPr="00967C1D">
        <w:rPr>
          <w:rFonts w:ascii="Times New Roman" w:hAnsi="Times New Roman" w:cs="Times New Roman"/>
          <w:b/>
          <w:bCs/>
          <w:color w:val="242424"/>
          <w:shd w:val="clear" w:color="auto" w:fill="FFFFFF"/>
        </w:rPr>
        <w:t>For fig 3, With regards to fig 3D, I suggest showing this as % change from delivery day - Given the higher body weight and variation in 3F around 20-25 day mark I wonder if this would account for the variability in weight loss.</w:t>
      </w:r>
    </w:p>
    <w:p w14:paraId="00D71A09" w14:textId="21DC91BA" w:rsidR="0013052D" w:rsidRPr="00967C1D" w:rsidRDefault="00851352" w:rsidP="00851352">
      <w:pPr>
        <w:rPr>
          <w:rFonts w:ascii="Times New Roman" w:hAnsi="Times New Roman" w:cs="Times New Roman"/>
        </w:rPr>
      </w:pPr>
      <w:r w:rsidRPr="00967C1D">
        <w:rPr>
          <w:rFonts w:ascii="Times New Roman" w:hAnsi="Times New Roman" w:cs="Times New Roman"/>
        </w:rPr>
        <w:t xml:space="preserve">We recalculated the postnatal weight loss as a percentage of delivery day and saw that the variability is still large. </w:t>
      </w:r>
      <w:r w:rsidR="00D5402D">
        <w:rPr>
          <w:rFonts w:ascii="Times New Roman" w:hAnsi="Times New Roman" w:cs="Times New Roman"/>
        </w:rPr>
        <w:t xml:space="preserve">The change to the body text now reads, </w:t>
      </w:r>
      <w:r w:rsidRPr="00967C1D">
        <w:rPr>
          <w:rFonts w:ascii="Times New Roman" w:hAnsi="Times New Roman" w:cs="Times New Roman"/>
        </w:rPr>
        <w:t xml:space="preserve"> </w:t>
      </w:r>
    </w:p>
    <w:p w14:paraId="5E23B8AF" w14:textId="44BEFF8D" w:rsidR="00851352" w:rsidRPr="00967C1D" w:rsidRDefault="00A3517D" w:rsidP="00A3517D">
      <w:pPr>
        <w:ind w:left="360"/>
        <w:rPr>
          <w:rFonts w:ascii="Times New Roman" w:hAnsi="Times New Roman" w:cs="Times New Roman"/>
          <w:color w:val="FF0000"/>
        </w:rPr>
      </w:pPr>
      <w:r w:rsidRPr="00967C1D">
        <w:rPr>
          <w:rFonts w:ascii="Times New Roman" w:hAnsi="Times New Roman" w:cs="Times New Roman"/>
          <w:color w:val="FF0000"/>
        </w:rPr>
        <w:t>Lines</w:t>
      </w:r>
      <w:r w:rsidR="00DB0508">
        <w:rPr>
          <w:rFonts w:ascii="Times New Roman" w:hAnsi="Times New Roman" w:cs="Times New Roman"/>
          <w:color w:val="FF0000"/>
        </w:rPr>
        <w:t xml:space="preserve"> 2</w:t>
      </w:r>
      <w:r w:rsidR="008D3682">
        <w:rPr>
          <w:rFonts w:ascii="Times New Roman" w:hAnsi="Times New Roman" w:cs="Times New Roman"/>
          <w:color w:val="FF0000"/>
        </w:rPr>
        <w:t>7</w:t>
      </w:r>
      <w:r w:rsidR="00DB0508">
        <w:rPr>
          <w:rFonts w:ascii="Times New Roman" w:hAnsi="Times New Roman" w:cs="Times New Roman"/>
          <w:color w:val="FF0000"/>
        </w:rPr>
        <w:t>4</w:t>
      </w:r>
      <w:r w:rsidR="008D3682">
        <w:rPr>
          <w:rFonts w:ascii="Times New Roman" w:hAnsi="Times New Roman" w:cs="Times New Roman"/>
          <w:color w:val="FF0000"/>
        </w:rPr>
        <w:t>-276</w:t>
      </w:r>
      <w:r w:rsidRPr="00967C1D">
        <w:rPr>
          <w:rFonts w:ascii="Times New Roman" w:hAnsi="Times New Roman" w:cs="Times New Roman"/>
          <w:color w:val="FF0000"/>
        </w:rPr>
        <w:t xml:space="preserve">: </w:t>
      </w:r>
      <w:r w:rsidR="00851352" w:rsidRPr="00967C1D">
        <w:rPr>
          <w:rFonts w:ascii="Times New Roman" w:hAnsi="Times New Roman" w:cs="Times New Roman"/>
          <w:color w:val="FF0000"/>
        </w:rPr>
        <w:t>“</w:t>
      </w:r>
      <w:r w:rsidR="00851352" w:rsidRPr="00967C1D">
        <w:rPr>
          <w:rFonts w:ascii="Times New Roman" w:hAnsi="Times New Roman" w:cs="Times New Roman"/>
          <w:i/>
          <w:iCs/>
          <w:color w:val="FF0000"/>
        </w:rPr>
        <w:t>Gdf15</w:t>
      </w:r>
      <w:r w:rsidR="00851352" w:rsidRPr="00967C1D">
        <w:rPr>
          <w:rFonts w:ascii="Times New Roman" w:hAnsi="Times New Roman" w:cs="Times New Roman"/>
          <w:i/>
          <w:iCs/>
          <w:color w:val="FF0000"/>
          <w:vertAlign w:val="superscript"/>
        </w:rPr>
        <w:t>-/-</w:t>
      </w:r>
      <w:r w:rsidR="00851352" w:rsidRPr="00967C1D">
        <w:rPr>
          <w:rFonts w:ascii="Times New Roman" w:hAnsi="Times New Roman" w:cs="Times New Roman"/>
          <w:color w:val="FF0000"/>
        </w:rPr>
        <w:t xml:space="preserve"> dams had 51% lower percent postnatal weight loss than </w:t>
      </w:r>
      <w:r w:rsidR="00851352" w:rsidRPr="00967C1D">
        <w:rPr>
          <w:rFonts w:ascii="Times New Roman" w:hAnsi="Times New Roman" w:cs="Times New Roman"/>
          <w:i/>
          <w:iCs/>
          <w:color w:val="FF0000"/>
        </w:rPr>
        <w:t>Gdf15</w:t>
      </w:r>
      <w:r w:rsidR="00851352" w:rsidRPr="00967C1D">
        <w:rPr>
          <w:rFonts w:ascii="Times New Roman" w:hAnsi="Times New Roman" w:cs="Times New Roman"/>
          <w:i/>
          <w:iCs/>
          <w:color w:val="FF0000"/>
          <w:vertAlign w:val="superscript"/>
        </w:rPr>
        <w:t>+/+</w:t>
      </w:r>
      <w:r w:rsidR="00851352" w:rsidRPr="00967C1D">
        <w:rPr>
          <w:rFonts w:ascii="Times New Roman" w:hAnsi="Times New Roman" w:cs="Times New Roman"/>
          <w:color w:val="FF0000"/>
        </w:rPr>
        <w:t xml:space="preserve"> dams with high levels of variability, but this failed to reach statistical significance (</w:t>
      </w:r>
      <w:r w:rsidR="00851352" w:rsidRPr="00967C1D">
        <w:rPr>
          <w:rFonts w:ascii="Times New Roman" w:hAnsi="Times New Roman" w:cs="Times New Roman"/>
          <w:b/>
          <w:bCs/>
          <w:color w:val="FF0000"/>
        </w:rPr>
        <w:t>Figure 3D</w:t>
      </w:r>
      <w:r w:rsidR="00851352" w:rsidRPr="00967C1D">
        <w:rPr>
          <w:rFonts w:ascii="Times New Roman" w:hAnsi="Times New Roman" w:cs="Times New Roman"/>
          <w:color w:val="FF0000"/>
        </w:rPr>
        <w:t xml:space="preserve">, p=0.14; </w:t>
      </w:r>
      <w:r w:rsidR="00851352" w:rsidRPr="00967C1D">
        <w:rPr>
          <w:rFonts w:ascii="Times New Roman" w:hAnsi="Times New Roman" w:cs="Times New Roman"/>
          <w:b/>
          <w:bCs/>
          <w:color w:val="FF0000"/>
        </w:rPr>
        <w:t>Figure 3F</w:t>
      </w:r>
      <w:r w:rsidR="00851352" w:rsidRPr="00967C1D">
        <w:rPr>
          <w:rFonts w:ascii="Times New Roman" w:hAnsi="Times New Roman" w:cs="Times New Roman"/>
          <w:color w:val="FF0000"/>
        </w:rPr>
        <w:t>)”</w:t>
      </w:r>
    </w:p>
    <w:p w14:paraId="7CFB6F29" w14:textId="77777777" w:rsidR="00EA3FC2" w:rsidRPr="00967C1D" w:rsidRDefault="00F339A9" w:rsidP="00EA3FC2">
      <w:pPr>
        <w:pStyle w:val="ListParagraph"/>
        <w:numPr>
          <w:ilvl w:val="0"/>
          <w:numId w:val="3"/>
        </w:numPr>
        <w:rPr>
          <w:rFonts w:ascii="Times New Roman" w:hAnsi="Times New Roman" w:cs="Times New Roman"/>
          <w:b/>
          <w:bCs/>
        </w:rPr>
      </w:pPr>
      <w:r w:rsidRPr="00967C1D">
        <w:rPr>
          <w:rFonts w:ascii="Times New Roman" w:hAnsi="Times New Roman" w:cs="Times New Roman"/>
          <w:b/>
          <w:bCs/>
          <w:color w:val="242424"/>
          <w:shd w:val="clear" w:color="auto" w:fill="FFFFFF"/>
        </w:rPr>
        <w:lastRenderedPageBreak/>
        <w:t>For fig 5C, what is the p value? Text states p=0.05, figure legend states *p&lt;0.05. Given alpha is set at 0.05, p=0.05 is not actually significant.</w:t>
      </w:r>
    </w:p>
    <w:p w14:paraId="133BD944" w14:textId="06F93C33" w:rsidR="0030481C" w:rsidRPr="00967C1D" w:rsidRDefault="0030481C" w:rsidP="0030481C">
      <w:pPr>
        <w:ind w:left="360"/>
        <w:rPr>
          <w:rFonts w:ascii="Times New Roman" w:hAnsi="Times New Roman" w:cs="Times New Roman"/>
        </w:rPr>
      </w:pPr>
      <w:r w:rsidRPr="00967C1D">
        <w:rPr>
          <w:rFonts w:ascii="Times New Roman" w:hAnsi="Times New Roman" w:cs="Times New Roman"/>
        </w:rPr>
        <w:t>Thank you for pointing out that inconsistency. The p-value is 0.05, so we have removed the asterisk.</w:t>
      </w:r>
    </w:p>
    <w:p w14:paraId="6854963A" w14:textId="5D6FC2E8" w:rsidR="00283903" w:rsidRPr="00967C1D" w:rsidRDefault="00283903" w:rsidP="00283903">
      <w:pPr>
        <w:pStyle w:val="ListParagraph"/>
        <w:numPr>
          <w:ilvl w:val="0"/>
          <w:numId w:val="3"/>
        </w:numPr>
        <w:rPr>
          <w:rFonts w:ascii="Times New Roman" w:hAnsi="Times New Roman" w:cs="Times New Roman"/>
          <w:b/>
          <w:bCs/>
        </w:rPr>
      </w:pPr>
      <w:r w:rsidRPr="00967C1D">
        <w:rPr>
          <w:rFonts w:ascii="Times New Roman" w:hAnsi="Times New Roman" w:cs="Times New Roman"/>
          <w:b/>
          <w:bCs/>
          <w:color w:val="242424"/>
          <w:shd w:val="clear" w:color="auto" w:fill="FFFFFF"/>
        </w:rPr>
        <w:t xml:space="preserve">Overall comments on graphs: x axis labels should be aligned with sampling timepoints within the graphs. </w:t>
      </w:r>
    </w:p>
    <w:p w14:paraId="13D965B8" w14:textId="351E28B0" w:rsidR="00283903" w:rsidRPr="00967C1D" w:rsidRDefault="00283903" w:rsidP="00283903">
      <w:pPr>
        <w:rPr>
          <w:rFonts w:ascii="Times New Roman" w:hAnsi="Times New Roman" w:cs="Times New Roman"/>
        </w:rPr>
      </w:pPr>
      <w:r w:rsidRPr="00967C1D">
        <w:rPr>
          <w:rFonts w:ascii="Times New Roman" w:hAnsi="Times New Roman" w:cs="Times New Roman"/>
        </w:rPr>
        <w:t>We updated x-axes for insulin tolerance tests</w:t>
      </w:r>
      <w:r w:rsidR="00CD0C99" w:rsidRPr="00967C1D">
        <w:rPr>
          <w:rFonts w:ascii="Times New Roman" w:hAnsi="Times New Roman" w:cs="Times New Roman"/>
        </w:rPr>
        <w:t>,</w:t>
      </w:r>
      <w:r w:rsidRPr="00967C1D">
        <w:rPr>
          <w:rFonts w:ascii="Times New Roman" w:hAnsi="Times New Roman" w:cs="Times New Roman"/>
        </w:rPr>
        <w:t xml:space="preserve"> body weight</w:t>
      </w:r>
      <w:r w:rsidR="00CD0C99" w:rsidRPr="00967C1D">
        <w:rPr>
          <w:rFonts w:ascii="Times New Roman" w:hAnsi="Times New Roman" w:cs="Times New Roman"/>
        </w:rPr>
        <w:t>, and food intake</w:t>
      </w:r>
      <w:r w:rsidRPr="00967C1D">
        <w:rPr>
          <w:rFonts w:ascii="Times New Roman" w:hAnsi="Times New Roman" w:cs="Times New Roman"/>
        </w:rPr>
        <w:t xml:space="preserve"> measurements</w:t>
      </w:r>
      <w:r w:rsidR="00CD0C99" w:rsidRPr="00967C1D">
        <w:rPr>
          <w:rFonts w:ascii="Times New Roman" w:hAnsi="Times New Roman" w:cs="Times New Roman"/>
        </w:rPr>
        <w:t xml:space="preserve"> to better reflect days of collection for data. </w:t>
      </w:r>
    </w:p>
    <w:p w14:paraId="3FC5754C" w14:textId="64B3A2B9" w:rsidR="00974FD1" w:rsidRPr="00A96149" w:rsidRDefault="00F339A9" w:rsidP="00A3113E">
      <w:pPr>
        <w:pStyle w:val="ListParagraph"/>
        <w:numPr>
          <w:ilvl w:val="0"/>
          <w:numId w:val="3"/>
        </w:numPr>
        <w:rPr>
          <w:rFonts w:ascii="Times New Roman" w:hAnsi="Times New Roman" w:cs="Times New Roman"/>
          <w:b/>
          <w:bCs/>
        </w:rPr>
      </w:pPr>
      <w:r w:rsidRPr="00967C1D">
        <w:rPr>
          <w:rFonts w:ascii="Times New Roman" w:hAnsi="Times New Roman" w:cs="Times New Roman"/>
          <w:b/>
          <w:bCs/>
          <w:color w:val="242424"/>
          <w:shd w:val="clear" w:color="auto" w:fill="FFFFFF"/>
        </w:rPr>
        <w:t>More complete labelling would be helpful.</w:t>
      </w:r>
      <w:r w:rsidRPr="00967C1D">
        <w:rPr>
          <w:rFonts w:ascii="Times New Roman" w:hAnsi="Times New Roman" w:cs="Times New Roman"/>
          <w:b/>
          <w:bCs/>
          <w:color w:val="242424"/>
        </w:rPr>
        <w:br/>
      </w:r>
      <w:r w:rsidRPr="00967C1D">
        <w:rPr>
          <w:rFonts w:ascii="Times New Roman" w:hAnsi="Times New Roman" w:cs="Times New Roman"/>
          <w:b/>
          <w:bCs/>
          <w:color w:val="242424"/>
          <w:shd w:val="clear" w:color="auto" w:fill="FFFFFF"/>
        </w:rPr>
        <w:t xml:space="preserve">I strongly applaud the authors for their use of gender neural language "expectant parents" in the </w:t>
      </w:r>
      <w:proofErr w:type="gramStart"/>
      <w:r w:rsidRPr="00967C1D">
        <w:rPr>
          <w:rFonts w:ascii="Times New Roman" w:hAnsi="Times New Roman" w:cs="Times New Roman"/>
          <w:b/>
          <w:bCs/>
          <w:color w:val="242424"/>
          <w:shd w:val="clear" w:color="auto" w:fill="FFFFFF"/>
        </w:rPr>
        <w:t>discussion, but</w:t>
      </w:r>
      <w:proofErr w:type="gramEnd"/>
      <w:r w:rsidRPr="00967C1D">
        <w:rPr>
          <w:rFonts w:ascii="Times New Roman" w:hAnsi="Times New Roman" w:cs="Times New Roman"/>
          <w:b/>
          <w:bCs/>
          <w:color w:val="242424"/>
          <w:shd w:val="clear" w:color="auto" w:fill="FFFFFF"/>
        </w:rPr>
        <w:t xml:space="preserve"> suggest "expectant gestational parents" may be more accurate and avoid confusion.</w:t>
      </w:r>
    </w:p>
    <w:p w14:paraId="2DB7F23B" w14:textId="62311EB2" w:rsidR="00974FD1" w:rsidRPr="00967C1D" w:rsidRDefault="00974FD1" w:rsidP="00A3113E">
      <w:pPr>
        <w:rPr>
          <w:rFonts w:ascii="Times New Roman" w:hAnsi="Times New Roman" w:cs="Times New Roman"/>
        </w:rPr>
      </w:pPr>
      <w:r w:rsidRPr="00967C1D">
        <w:rPr>
          <w:rFonts w:ascii="Times New Roman" w:hAnsi="Times New Roman" w:cs="Times New Roman"/>
        </w:rPr>
        <w:t>Thank you for the positive feedback and the suggestion:</w:t>
      </w:r>
    </w:p>
    <w:p w14:paraId="219F2873" w14:textId="4F8E3849" w:rsidR="004E5A09" w:rsidRDefault="004E5A09" w:rsidP="004E5A09">
      <w:pPr>
        <w:ind w:left="360"/>
        <w:rPr>
          <w:rFonts w:ascii="Times New Roman" w:hAnsi="Times New Roman" w:cs="Times New Roman"/>
          <w:color w:val="FF0000"/>
        </w:rPr>
      </w:pPr>
      <w:r>
        <w:rPr>
          <w:rFonts w:ascii="Times New Roman" w:hAnsi="Times New Roman" w:cs="Times New Roman"/>
          <w:color w:val="FF0000"/>
        </w:rPr>
        <w:t>Line 65-66: “</w:t>
      </w:r>
      <w:r w:rsidRPr="004E5A09">
        <w:rPr>
          <w:rFonts w:ascii="Times New Roman" w:hAnsi="Times New Roman" w:cs="Times New Roman"/>
          <w:color w:val="FF0000"/>
        </w:rPr>
        <w:t xml:space="preserve">During human pregnancy, GDF15 increases across gestation and peaks during the third trimester </w:t>
      </w:r>
      <w:r w:rsidRPr="004E5A09">
        <w:rPr>
          <w:rFonts w:ascii="Times New Roman" w:hAnsi="Times New Roman" w:cs="Times New Roman"/>
          <w:color w:val="FF0000"/>
        </w:rPr>
        <w:fldChar w:fldCharType="begin"/>
      </w:r>
      <w:r w:rsidR="00B003F0">
        <w:rPr>
          <w:rFonts w:ascii="Times New Roman" w:hAnsi="Times New Roman" w:cs="Times New Roman"/>
          <w:color w:val="FF0000"/>
        </w:rPr>
        <w:instrText xml:space="preserve"> ADDIN ZOTERO_ITEM CSL_CITATION {"citationID":"QEVGHvog","properties":{"formattedCitation":"(9\\uc0\\u8211{}12)","plainCitation":"(9–12)","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476,"uris":["http://zotero.org/users/5073745/items/DGJGZZR7"],"itemData":{"id":476,"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Pr="004E5A09">
        <w:rPr>
          <w:rFonts w:ascii="Times New Roman" w:hAnsi="Times New Roman" w:cs="Times New Roman"/>
          <w:color w:val="FF0000"/>
        </w:rPr>
        <w:fldChar w:fldCharType="separate"/>
      </w:r>
      <w:r w:rsidR="00B003F0" w:rsidRPr="00B003F0">
        <w:rPr>
          <w:rFonts w:ascii="Times New Roman" w:hAnsi="Times New Roman" w:cs="Times New Roman"/>
          <w:kern w:val="0"/>
          <w:sz w:val="24"/>
        </w:rPr>
        <w:t>(9–12)</w:t>
      </w:r>
      <w:r w:rsidRPr="004E5A09">
        <w:rPr>
          <w:rFonts w:ascii="Times New Roman" w:hAnsi="Times New Roman" w:cs="Times New Roman"/>
          <w:color w:val="FF0000"/>
        </w:rPr>
        <w:fldChar w:fldCharType="end"/>
      </w:r>
      <w:r w:rsidRPr="004E5A09">
        <w:rPr>
          <w:rFonts w:ascii="Times New Roman" w:hAnsi="Times New Roman" w:cs="Times New Roman"/>
          <w:color w:val="FF0000"/>
        </w:rPr>
        <w:t xml:space="preserve">. </w:t>
      </w:r>
      <w:r w:rsidRPr="004E5A09">
        <w:rPr>
          <w:rFonts w:ascii="Times New Roman" w:hAnsi="Times New Roman" w:cs="Times New Roman"/>
          <w:i/>
          <w:iCs/>
          <w:color w:val="FF0000"/>
        </w:rPr>
        <w:t>Gdf15</w:t>
      </w:r>
      <w:r w:rsidRPr="004E5A09">
        <w:rPr>
          <w:rFonts w:ascii="Times New Roman" w:hAnsi="Times New Roman" w:cs="Times New Roman"/>
          <w:color w:val="FF0000"/>
        </w:rPr>
        <w:t xml:space="preserve"> is heavily expressed in placental trophoblasts, is secreted into </w:t>
      </w:r>
      <w:r w:rsidRPr="004E5A09">
        <w:rPr>
          <w:rFonts w:ascii="Times New Roman" w:hAnsi="Times New Roman" w:cs="Times New Roman"/>
          <w:b/>
          <w:bCs/>
          <w:color w:val="FF0000"/>
        </w:rPr>
        <w:t>gestational parent</w:t>
      </w:r>
      <w:r w:rsidRPr="004E5A09">
        <w:rPr>
          <w:rFonts w:ascii="Times New Roman" w:hAnsi="Times New Roman" w:cs="Times New Roman"/>
          <w:color w:val="FF0000"/>
        </w:rPr>
        <w:t xml:space="preserve"> circulation, and is present in amniotic fluid </w:t>
      </w:r>
      <w:r w:rsidRPr="004E5A09">
        <w:rPr>
          <w:rFonts w:ascii="Times New Roman" w:hAnsi="Times New Roman" w:cs="Times New Roman"/>
          <w:color w:val="FF0000"/>
        </w:rPr>
        <w:fldChar w:fldCharType="begin"/>
      </w:r>
      <w:r w:rsidR="00B003F0">
        <w:rPr>
          <w:rFonts w:ascii="Times New Roman" w:hAnsi="Times New Roman" w:cs="Times New Roman"/>
          <w:color w:val="FF0000"/>
        </w:rPr>
        <w:instrText xml:space="preserve"> ADDIN ZOTERO_ITEM CSL_CITATION {"citationID":"kUjf6dXh","properties":{"formattedCitation":"(11)","plainCitation":"(11)","noteIndex":0},"citationItems":[{"id":476,"uris":["http://zotero.org/users/5073745/items/DGJGZZR7"],"itemData":{"id":476,"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instrText>
      </w:r>
      <w:r w:rsidRPr="004E5A09">
        <w:rPr>
          <w:rFonts w:ascii="Times New Roman" w:hAnsi="Times New Roman" w:cs="Times New Roman"/>
          <w:color w:val="FF0000"/>
        </w:rPr>
        <w:fldChar w:fldCharType="separate"/>
      </w:r>
      <w:r w:rsidR="00B003F0" w:rsidRPr="00B003F0">
        <w:rPr>
          <w:rFonts w:ascii="Times New Roman" w:hAnsi="Times New Roman" w:cs="Times New Roman"/>
          <w:sz w:val="24"/>
        </w:rPr>
        <w:t>(11)</w:t>
      </w:r>
      <w:r w:rsidRPr="004E5A09">
        <w:rPr>
          <w:rFonts w:ascii="Times New Roman" w:hAnsi="Times New Roman" w:cs="Times New Roman"/>
          <w:color w:val="FF0000"/>
        </w:rPr>
        <w:fldChar w:fldCharType="end"/>
      </w:r>
      <w:r w:rsidRPr="003F141D">
        <w:rPr>
          <w:rFonts w:ascii="Times New Roman" w:hAnsi="Times New Roman" w:cs="Times New Roman"/>
        </w:rPr>
        <w:t>.</w:t>
      </w:r>
      <w:r>
        <w:rPr>
          <w:rFonts w:ascii="Times New Roman" w:hAnsi="Times New Roman" w:cs="Times New Roman"/>
          <w:color w:val="FF0000"/>
        </w:rPr>
        <w:t>”</w:t>
      </w:r>
    </w:p>
    <w:p w14:paraId="32F8CB32" w14:textId="47DE766B" w:rsidR="004E5A09" w:rsidRPr="004E5A09" w:rsidRDefault="004E5A09" w:rsidP="004E5A09">
      <w:pPr>
        <w:ind w:left="360"/>
        <w:rPr>
          <w:rFonts w:ascii="Times New Roman" w:hAnsi="Times New Roman" w:cs="Times New Roman"/>
          <w:color w:val="FF0000"/>
        </w:rPr>
      </w:pPr>
      <w:r>
        <w:rPr>
          <w:rFonts w:ascii="Times New Roman" w:hAnsi="Times New Roman" w:cs="Times New Roman"/>
          <w:color w:val="FF0000"/>
        </w:rPr>
        <w:t>Lines 73-75</w:t>
      </w:r>
      <w:r w:rsidRPr="004E5A09">
        <w:rPr>
          <w:rFonts w:ascii="Times New Roman" w:hAnsi="Times New Roman" w:cs="Times New Roman"/>
          <w:color w:val="FF0000"/>
        </w:rPr>
        <w:t xml:space="preserve">:  “Pre-eclampsia has been found to be associated with reductions </w:t>
      </w:r>
      <w:r w:rsidRPr="004E5A09">
        <w:rPr>
          <w:rFonts w:ascii="Times New Roman" w:hAnsi="Times New Roman" w:cs="Times New Roman"/>
          <w:color w:val="FF0000"/>
        </w:rPr>
        <w:fldChar w:fldCharType="begin"/>
      </w:r>
      <w:r w:rsidR="00B003F0">
        <w:rPr>
          <w:rFonts w:ascii="Times New Roman" w:hAnsi="Times New Roman" w:cs="Times New Roman"/>
          <w:color w:val="FF0000"/>
        </w:rPr>
        <w:instrText xml:space="preserve"> ADDIN ZOTERO_ITEM CSL_CITATION {"citationID":"asCyigVk","properties":{"formattedCitation":"(10)","plainCitation":"(10)","noteIndex":0},"citationItems":[{"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schema":"https://github.com/citation-style-language/schema/raw/master/csl-citation.json"} </w:instrText>
      </w:r>
      <w:r w:rsidRPr="004E5A09">
        <w:rPr>
          <w:rFonts w:ascii="Times New Roman" w:hAnsi="Times New Roman" w:cs="Times New Roman"/>
          <w:color w:val="FF0000"/>
        </w:rPr>
        <w:fldChar w:fldCharType="separate"/>
      </w:r>
      <w:r w:rsidR="00B003F0" w:rsidRPr="00B003F0">
        <w:rPr>
          <w:rFonts w:ascii="Times New Roman" w:hAnsi="Times New Roman" w:cs="Times New Roman"/>
          <w:sz w:val="24"/>
        </w:rPr>
        <w:t>(10)</w:t>
      </w:r>
      <w:r w:rsidRPr="004E5A09">
        <w:rPr>
          <w:rFonts w:ascii="Times New Roman" w:hAnsi="Times New Roman" w:cs="Times New Roman"/>
          <w:color w:val="FF0000"/>
        </w:rPr>
        <w:fldChar w:fldCharType="end"/>
      </w:r>
      <w:r w:rsidRPr="004E5A09">
        <w:rPr>
          <w:rFonts w:ascii="Times New Roman" w:hAnsi="Times New Roman" w:cs="Times New Roman"/>
          <w:color w:val="FF0000"/>
        </w:rPr>
        <w:t xml:space="preserve">, increases </w:t>
      </w:r>
      <w:r w:rsidRPr="004E5A09">
        <w:rPr>
          <w:rFonts w:ascii="Times New Roman" w:hAnsi="Times New Roman" w:cs="Times New Roman"/>
          <w:color w:val="FF0000"/>
        </w:rPr>
        <w:fldChar w:fldCharType="begin"/>
      </w:r>
      <w:r w:rsidR="00B003F0">
        <w:rPr>
          <w:rFonts w:ascii="Times New Roman" w:hAnsi="Times New Roman" w:cs="Times New Roman"/>
          <w:color w:val="FF0000"/>
        </w:rPr>
        <w:instrText xml:space="preserve"> ADDIN ZOTERO_ITEM CSL_CITATION {"citationID":"XGa2dAjN","properties":{"formattedCitation":"(12,13)","plainCitation":"(12,13)","noteIndex":0},"citationItems":[{"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603,"uris":["http://zotero.org/users/5073745/items/M7F9XMR5"],"itemData":{"id":603,"type":"article-journal","abstract":"Growth differentiation factor 15 (GDF-15) has been suggested as a potential biomarker of preeclampsia. However, previous studies evaluating circulating GDF-15 in women with preeclampsia showed inconsistent results. A meta-analysis was performed accordingly in this study. Observational studies comparing circulating GDF-15 between women with preeclampsia normal pregnancy were identified by search of electronic databases including PubMed, Embase, Web of Science, Wanfang, and CNKI. The Newcastle-Ottawa Scale (NOS) was used for assessing the quality of the studies. A randomized-effect model incorporating the possible between-study heterogeneity was used to pool the results. Eleven observational studies including 498 women with preeclampsia and 2349 women with normal pregnancy contributed to the meta-analysis. Results showed that compared to controls of women with normal pregnancy at least matched for gestational ages, women with preeclampsia had significantly higher circulating GDF-15 at the diagnosis [standard mean difference (SMD): 0.66, 95% confidence interval (CI): 0.16 to 1.17, p=0.01, I2=93%]. Subgroup analysis showed consistent results in women with preterm and term preeclampsia in Asian and non-Asian women and in studies with different quality scores, which were not statistically significant between subgroups (p for subgroup difference&gt;0.05). Moreover, a higher level of GDF-15 was also found before the diagnosis in women who subsequently developed preeclampsia than those who did not (SMD: 1.32, 95% CI: 0.45 to 2.18, p=0.003, I2=89%). In conclusion, a higher circulating GDF-15 is observed in women with preeclampsia even before the diagnosis of the disease.","container-title":"Hormone and Metabolic Research = Hormon- Und Stoffwechselforschung = Hormones Et Metabolisme","DOI":"10.1055/a-1956-2961","ISSN":"1439-4286","journalAbbreviation":"Horm Metab Res","language":"eng","note":"PMID: 36410395","source":"PubMed","title":"Circulating Growth Differentiation Factor 15 and Preeclampsia: A Meta-Analysis","title-short":"Circulating Growth Differentiation Factor 15 and Preeclampsia","author":[{"family":"Wang","given":"Lihong"},{"family":"Yang","given":"Qiuli"}],"issued":{"date-parts":[["2022",11,21]]}}}],"schema":"https://github.com/citation-style-language/schema/raw/master/csl-citation.json"} </w:instrText>
      </w:r>
      <w:r w:rsidRPr="004E5A09">
        <w:rPr>
          <w:rFonts w:ascii="Times New Roman" w:hAnsi="Times New Roman" w:cs="Times New Roman"/>
          <w:color w:val="FF0000"/>
        </w:rPr>
        <w:fldChar w:fldCharType="separate"/>
      </w:r>
      <w:r w:rsidR="00B003F0" w:rsidRPr="00B003F0">
        <w:rPr>
          <w:rFonts w:ascii="Times New Roman" w:hAnsi="Times New Roman" w:cs="Times New Roman"/>
          <w:sz w:val="24"/>
        </w:rPr>
        <w:t>(12,13)</w:t>
      </w:r>
      <w:r w:rsidRPr="004E5A09">
        <w:rPr>
          <w:rFonts w:ascii="Times New Roman" w:hAnsi="Times New Roman" w:cs="Times New Roman"/>
          <w:color w:val="FF0000"/>
        </w:rPr>
        <w:fldChar w:fldCharType="end"/>
      </w:r>
      <w:r w:rsidRPr="004E5A09">
        <w:rPr>
          <w:rFonts w:ascii="Times New Roman" w:hAnsi="Times New Roman" w:cs="Times New Roman"/>
          <w:color w:val="FF0000"/>
        </w:rPr>
        <w:t xml:space="preserve">, and no changes </w:t>
      </w:r>
      <w:r w:rsidRPr="004E5A09">
        <w:rPr>
          <w:rFonts w:ascii="Times New Roman" w:hAnsi="Times New Roman" w:cs="Times New Roman"/>
          <w:color w:val="FF0000"/>
        </w:rPr>
        <w:fldChar w:fldCharType="begin"/>
      </w:r>
      <w:r w:rsidR="00B003F0">
        <w:rPr>
          <w:rFonts w:ascii="Times New Roman" w:hAnsi="Times New Roman" w:cs="Times New Roman"/>
          <w:color w:val="FF0000"/>
        </w:rPr>
        <w:instrText xml:space="preserve"> ADDIN ZOTERO_ITEM CSL_CITATION {"citationID":"jCye46Ql","properties":{"formattedCitation":"(14)","plainCitation":"(14)","noteIndex":0},"citationItems":[{"id":471,"uris":["http://zotero.org/users/5073745/items/FVD859KV"],"itemData":{"id":471,"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schema":"https://github.com/citation-style-language/schema/raw/master/csl-citation.json"} </w:instrText>
      </w:r>
      <w:r w:rsidRPr="004E5A09">
        <w:rPr>
          <w:rFonts w:ascii="Times New Roman" w:hAnsi="Times New Roman" w:cs="Times New Roman"/>
          <w:color w:val="FF0000"/>
        </w:rPr>
        <w:fldChar w:fldCharType="separate"/>
      </w:r>
      <w:r w:rsidR="00B003F0" w:rsidRPr="00B003F0">
        <w:rPr>
          <w:rFonts w:ascii="Times New Roman" w:hAnsi="Times New Roman" w:cs="Times New Roman"/>
          <w:sz w:val="24"/>
        </w:rPr>
        <w:t>(14)</w:t>
      </w:r>
      <w:r w:rsidRPr="004E5A09">
        <w:rPr>
          <w:rFonts w:ascii="Times New Roman" w:hAnsi="Times New Roman" w:cs="Times New Roman"/>
          <w:color w:val="FF0000"/>
        </w:rPr>
        <w:fldChar w:fldCharType="end"/>
      </w:r>
      <w:r w:rsidRPr="004E5A09">
        <w:rPr>
          <w:rFonts w:ascii="Times New Roman" w:hAnsi="Times New Roman" w:cs="Times New Roman"/>
          <w:color w:val="FF0000"/>
        </w:rPr>
        <w:t xml:space="preserve"> in serum GDF15 compared to non-pre-eclamptic </w:t>
      </w:r>
      <w:r w:rsidRPr="004E5A09">
        <w:rPr>
          <w:rFonts w:ascii="Times New Roman" w:hAnsi="Times New Roman" w:cs="Times New Roman"/>
          <w:b/>
          <w:bCs/>
          <w:color w:val="FF0000"/>
        </w:rPr>
        <w:t>gestational parents</w:t>
      </w:r>
      <w:r w:rsidRPr="004E5A09">
        <w:rPr>
          <w:rFonts w:ascii="Times New Roman" w:hAnsi="Times New Roman" w:cs="Times New Roman"/>
          <w:color w:val="FF0000"/>
        </w:rPr>
        <w:t>.”</w:t>
      </w:r>
    </w:p>
    <w:p w14:paraId="00E4C3C3" w14:textId="0ED53F9A" w:rsidR="00A3113E" w:rsidRDefault="00A3113E" w:rsidP="00A3517D">
      <w:pPr>
        <w:ind w:left="360"/>
        <w:rPr>
          <w:rFonts w:ascii="Times New Roman" w:hAnsi="Times New Roman" w:cs="Times New Roman"/>
          <w:color w:val="FF0000"/>
        </w:rPr>
      </w:pPr>
      <w:r w:rsidRPr="00967C1D">
        <w:rPr>
          <w:rFonts w:ascii="Times New Roman" w:hAnsi="Times New Roman" w:cs="Times New Roman"/>
          <w:color w:val="FF0000"/>
        </w:rPr>
        <w:t xml:space="preserve">Line </w:t>
      </w:r>
      <w:r w:rsidR="00787488">
        <w:rPr>
          <w:rFonts w:ascii="Times New Roman" w:hAnsi="Times New Roman" w:cs="Times New Roman"/>
          <w:color w:val="FF0000"/>
        </w:rPr>
        <w:t>3</w:t>
      </w:r>
      <w:r w:rsidR="00705395">
        <w:rPr>
          <w:rFonts w:ascii="Times New Roman" w:hAnsi="Times New Roman" w:cs="Times New Roman"/>
          <w:color w:val="FF0000"/>
        </w:rPr>
        <w:t>36-337</w:t>
      </w:r>
      <w:r w:rsidR="00A96149">
        <w:rPr>
          <w:rFonts w:ascii="Times New Roman" w:hAnsi="Times New Roman" w:cs="Times New Roman"/>
          <w:color w:val="FF0000"/>
        </w:rPr>
        <w:t>:</w:t>
      </w:r>
      <w:r w:rsidRPr="00967C1D">
        <w:rPr>
          <w:rFonts w:ascii="Times New Roman" w:hAnsi="Times New Roman" w:cs="Times New Roman"/>
          <w:color w:val="FF0000"/>
        </w:rPr>
        <w:t xml:space="preserve"> “Elevated circulating levels of GDF15 have been documented in </w:t>
      </w:r>
      <w:r w:rsidRPr="00967C1D">
        <w:rPr>
          <w:rFonts w:ascii="Times New Roman" w:hAnsi="Times New Roman" w:cs="Times New Roman"/>
          <w:b/>
          <w:bCs/>
          <w:color w:val="FF0000"/>
        </w:rPr>
        <w:t>expectant gestational parents</w:t>
      </w:r>
      <w:r w:rsidRPr="00967C1D">
        <w:rPr>
          <w:rFonts w:ascii="Times New Roman" w:hAnsi="Times New Roman" w:cs="Times New Roman"/>
          <w:color w:val="FF0000"/>
        </w:rPr>
        <w:t xml:space="preserve"> with normal weight status compared to those with obesity”</w:t>
      </w:r>
    </w:p>
    <w:p w14:paraId="2273E01D" w14:textId="0D188150" w:rsidR="00CF2457" w:rsidRPr="00967C1D" w:rsidRDefault="00F339A9" w:rsidP="00CF2457">
      <w:pPr>
        <w:pStyle w:val="ListParagraph"/>
        <w:numPr>
          <w:ilvl w:val="0"/>
          <w:numId w:val="3"/>
        </w:numPr>
        <w:rPr>
          <w:rFonts w:ascii="Times New Roman" w:hAnsi="Times New Roman" w:cs="Times New Roman"/>
          <w:b/>
          <w:bCs/>
        </w:rPr>
      </w:pPr>
      <w:r w:rsidRPr="00967C1D">
        <w:rPr>
          <w:rFonts w:ascii="Times New Roman" w:hAnsi="Times New Roman" w:cs="Times New Roman"/>
          <w:b/>
          <w:bCs/>
          <w:color w:val="242424"/>
          <w:shd w:val="clear" w:color="auto" w:fill="FFFFFF"/>
        </w:rPr>
        <w:t xml:space="preserve">There are </w:t>
      </w:r>
      <w:proofErr w:type="gramStart"/>
      <w:r w:rsidRPr="00967C1D">
        <w:rPr>
          <w:rFonts w:ascii="Times New Roman" w:hAnsi="Times New Roman" w:cs="Times New Roman"/>
          <w:b/>
          <w:bCs/>
          <w:color w:val="242424"/>
          <w:shd w:val="clear" w:color="auto" w:fill="FFFFFF"/>
        </w:rPr>
        <w:t>a number of</w:t>
      </w:r>
      <w:proofErr w:type="gramEnd"/>
      <w:r w:rsidRPr="00967C1D">
        <w:rPr>
          <w:rFonts w:ascii="Times New Roman" w:hAnsi="Times New Roman" w:cs="Times New Roman"/>
          <w:b/>
          <w:bCs/>
          <w:color w:val="242424"/>
          <w:shd w:val="clear" w:color="auto" w:fill="FFFFFF"/>
        </w:rPr>
        <w:t xml:space="preserve"> sentences in both the discussion and introduction that could be edited for clarity of thought.</w:t>
      </w:r>
    </w:p>
    <w:p w14:paraId="3510418D" w14:textId="3ED41182" w:rsidR="006210A9" w:rsidRPr="007A1126" w:rsidRDefault="007A1126" w:rsidP="006E1F63">
      <w:pPr>
        <w:rPr>
          <w:rFonts w:ascii="Times New Roman" w:hAnsi="Times New Roman" w:cs="Times New Roman"/>
        </w:rPr>
      </w:pPr>
      <w:r w:rsidRPr="007A1126">
        <w:rPr>
          <w:rFonts w:ascii="Times New Roman" w:hAnsi="Times New Roman" w:cs="Times New Roman"/>
        </w:rPr>
        <w:t xml:space="preserve">We have made several revisions for clarity and </w:t>
      </w:r>
      <w:r w:rsidR="006E0E23" w:rsidRPr="007A1126">
        <w:rPr>
          <w:rFonts w:ascii="Times New Roman" w:hAnsi="Times New Roman" w:cs="Times New Roman"/>
        </w:rPr>
        <w:t>concision</w:t>
      </w:r>
      <w:r w:rsidRPr="007A1126">
        <w:rPr>
          <w:rFonts w:ascii="Times New Roman" w:hAnsi="Times New Roman" w:cs="Times New Roman"/>
        </w:rPr>
        <w:t xml:space="preserve"> in both the introduction and the discussion. </w:t>
      </w:r>
    </w:p>
    <w:p w14:paraId="2A1BD2FA" w14:textId="77777777" w:rsidR="006210A9" w:rsidRDefault="006210A9" w:rsidP="006E1F63">
      <w:pPr>
        <w:rPr>
          <w:rFonts w:ascii="Times New Roman" w:hAnsi="Times New Roman" w:cs="Times New Roman"/>
          <w:b/>
          <w:bCs/>
        </w:rPr>
      </w:pPr>
    </w:p>
    <w:p w14:paraId="1B9A037D" w14:textId="77777777" w:rsidR="002318F5" w:rsidRDefault="002318F5">
      <w:pPr>
        <w:rPr>
          <w:rFonts w:ascii="Times New Roman" w:hAnsi="Times New Roman" w:cs="Times New Roman"/>
          <w:b/>
          <w:bCs/>
        </w:rPr>
      </w:pPr>
      <w:r>
        <w:rPr>
          <w:rFonts w:ascii="Times New Roman" w:hAnsi="Times New Roman" w:cs="Times New Roman"/>
          <w:b/>
          <w:bCs/>
        </w:rPr>
        <w:br w:type="page"/>
      </w:r>
    </w:p>
    <w:p w14:paraId="7D653D43" w14:textId="77777777" w:rsidR="007A1126" w:rsidRDefault="007A1126" w:rsidP="006E1F63">
      <w:pPr>
        <w:rPr>
          <w:rFonts w:ascii="Times New Roman" w:hAnsi="Times New Roman" w:cs="Times New Roman"/>
          <w:b/>
          <w:bCs/>
        </w:rPr>
      </w:pPr>
    </w:p>
    <w:p w14:paraId="3B8B3E70" w14:textId="640DB853" w:rsidR="006210A9" w:rsidRDefault="006210A9" w:rsidP="006E1F63">
      <w:pPr>
        <w:rPr>
          <w:rFonts w:ascii="Times New Roman" w:hAnsi="Times New Roman" w:cs="Times New Roman"/>
          <w:b/>
          <w:bCs/>
        </w:rPr>
      </w:pPr>
      <w:r>
        <w:rPr>
          <w:rFonts w:ascii="Times New Roman" w:hAnsi="Times New Roman" w:cs="Times New Roman"/>
          <w:b/>
          <w:bCs/>
        </w:rPr>
        <w:t>References</w:t>
      </w:r>
    </w:p>
    <w:p w14:paraId="68D7FA91" w14:textId="77777777" w:rsidR="00B003F0" w:rsidRPr="00B003F0" w:rsidRDefault="00AB3BFF" w:rsidP="00B003F0">
      <w:pPr>
        <w:pStyle w:val="Bibliography"/>
        <w:rPr>
          <w:rFonts w:ascii="Times New Roman" w:hAnsi="Times New Roman" w:cs="Times New Roman"/>
        </w:rPr>
      </w:pPr>
      <w:r>
        <w:fldChar w:fldCharType="begin"/>
      </w:r>
      <w:r w:rsidR="00B003F0">
        <w:instrText xml:space="preserve"> ADDIN ZOTERO_BIBL {"uncited":[],"omitted":[],"custom":[]} CSL_BIBLIOGRAPHY </w:instrText>
      </w:r>
      <w:r>
        <w:fldChar w:fldCharType="separate"/>
      </w:r>
      <w:r w:rsidR="00B003F0" w:rsidRPr="00B003F0">
        <w:rPr>
          <w:rFonts w:ascii="Times New Roman" w:hAnsi="Times New Roman" w:cs="Times New Roman"/>
        </w:rPr>
        <w:t xml:space="preserve">1. </w:t>
      </w:r>
      <w:r w:rsidR="00B003F0" w:rsidRPr="00B003F0">
        <w:rPr>
          <w:rFonts w:ascii="Times New Roman" w:hAnsi="Times New Roman" w:cs="Times New Roman"/>
        </w:rPr>
        <w:tab/>
        <w:t xml:space="preserve">Rossi G, Lapaczewski P, Diamond MP, Jacob RJ, Shulman GI, Sherwin RS. Inhibitory effect of pregnancy on counterregulatory hormone responses to hypoglycemia in awake rat. </w:t>
      </w:r>
      <w:r w:rsidR="00B003F0" w:rsidRPr="00B003F0">
        <w:rPr>
          <w:rFonts w:ascii="Times New Roman" w:hAnsi="Times New Roman" w:cs="Times New Roman"/>
          <w:i/>
          <w:iCs/>
        </w:rPr>
        <w:t>Diabetes</w:t>
      </w:r>
      <w:r w:rsidR="00B003F0" w:rsidRPr="00B003F0">
        <w:rPr>
          <w:rFonts w:ascii="Times New Roman" w:hAnsi="Times New Roman" w:cs="Times New Roman"/>
        </w:rPr>
        <w:t xml:space="preserve"> 1993;42(10):1440–1445.</w:t>
      </w:r>
    </w:p>
    <w:p w14:paraId="40B48A7B" w14:textId="77777777" w:rsidR="00B003F0" w:rsidRPr="00B003F0" w:rsidRDefault="00B003F0" w:rsidP="00B003F0">
      <w:pPr>
        <w:pStyle w:val="Bibliography"/>
        <w:rPr>
          <w:rFonts w:ascii="Times New Roman" w:hAnsi="Times New Roman" w:cs="Times New Roman"/>
        </w:rPr>
      </w:pPr>
      <w:r w:rsidRPr="00B003F0">
        <w:rPr>
          <w:rFonts w:ascii="Times New Roman" w:hAnsi="Times New Roman" w:cs="Times New Roman"/>
        </w:rPr>
        <w:t xml:space="preserve">2. </w:t>
      </w:r>
      <w:r w:rsidRPr="00B003F0">
        <w:rPr>
          <w:rFonts w:ascii="Times New Roman" w:hAnsi="Times New Roman" w:cs="Times New Roman"/>
        </w:rPr>
        <w:tab/>
        <w:t xml:space="preserve">Zhang Z, Piro AL, Dai FF, Wheeler MB. Adaptive Changes in Glucose Homeostasis and Islet Function During Pregnancy: A Targeted Metabolomics Study in Mice. </w:t>
      </w:r>
      <w:r w:rsidRPr="00B003F0">
        <w:rPr>
          <w:rFonts w:ascii="Times New Roman" w:hAnsi="Times New Roman" w:cs="Times New Roman"/>
          <w:i/>
          <w:iCs/>
        </w:rPr>
        <w:t>Front. Endocrinol.</w:t>
      </w:r>
      <w:r w:rsidRPr="00B003F0">
        <w:rPr>
          <w:rFonts w:ascii="Times New Roman" w:hAnsi="Times New Roman" w:cs="Times New Roman"/>
        </w:rPr>
        <w:t xml:space="preserve"> 2022;13. doi:10.3389/fendo.2022.852149.</w:t>
      </w:r>
    </w:p>
    <w:p w14:paraId="6931698C" w14:textId="77777777" w:rsidR="00B003F0" w:rsidRPr="00B003F0" w:rsidRDefault="00B003F0" w:rsidP="00B003F0">
      <w:pPr>
        <w:pStyle w:val="Bibliography"/>
        <w:rPr>
          <w:rFonts w:ascii="Times New Roman" w:hAnsi="Times New Roman" w:cs="Times New Roman"/>
        </w:rPr>
      </w:pPr>
      <w:r w:rsidRPr="00B003F0">
        <w:rPr>
          <w:rFonts w:ascii="Times New Roman" w:hAnsi="Times New Roman" w:cs="Times New Roman"/>
        </w:rPr>
        <w:t xml:space="preserve">3. </w:t>
      </w:r>
      <w:r w:rsidRPr="00B003F0">
        <w:rPr>
          <w:rFonts w:ascii="Times New Roman" w:hAnsi="Times New Roman" w:cs="Times New Roman"/>
        </w:rPr>
        <w:tab/>
        <w:t xml:space="preserve">Harvey I, Stephenson EJ, Redd JR, Tran QT, Hochberg I, Qi N, Bridges D. Glucocorticoid-Induced Metabolic Disturbances Are Exacerbated in Obese Male Mice. </w:t>
      </w:r>
      <w:r w:rsidRPr="00B003F0">
        <w:rPr>
          <w:rFonts w:ascii="Times New Roman" w:hAnsi="Times New Roman" w:cs="Times New Roman"/>
          <w:i/>
          <w:iCs/>
        </w:rPr>
        <w:t>Endocrinology</w:t>
      </w:r>
      <w:r w:rsidRPr="00B003F0">
        <w:rPr>
          <w:rFonts w:ascii="Times New Roman" w:hAnsi="Times New Roman" w:cs="Times New Roman"/>
        </w:rPr>
        <w:t xml:space="preserve"> 2018;159(6):2275–2287.</w:t>
      </w:r>
    </w:p>
    <w:p w14:paraId="27AB0A09" w14:textId="77777777" w:rsidR="00B003F0" w:rsidRPr="00B003F0" w:rsidRDefault="00B003F0" w:rsidP="00B003F0">
      <w:pPr>
        <w:pStyle w:val="Bibliography"/>
        <w:rPr>
          <w:rFonts w:ascii="Times New Roman" w:hAnsi="Times New Roman" w:cs="Times New Roman"/>
        </w:rPr>
      </w:pPr>
      <w:r w:rsidRPr="00B003F0">
        <w:rPr>
          <w:rFonts w:ascii="Times New Roman" w:hAnsi="Times New Roman" w:cs="Times New Roman"/>
        </w:rPr>
        <w:t xml:space="preserve">4. </w:t>
      </w:r>
      <w:r w:rsidRPr="00B003F0">
        <w:rPr>
          <w:rFonts w:ascii="Times New Roman" w:hAnsi="Times New Roman" w:cs="Times New Roman"/>
        </w:rPr>
        <w:tab/>
        <w:t xml:space="preserve">El Habbal N, Mulcahy MC, Redd JR, Bridges D. Effects of Dexamethasone on Offspring Survival and Intrauterine Growth Restriction. </w:t>
      </w:r>
      <w:r w:rsidRPr="00B003F0">
        <w:rPr>
          <w:rFonts w:ascii="Times New Roman" w:hAnsi="Times New Roman" w:cs="Times New Roman"/>
          <w:i/>
          <w:iCs/>
        </w:rPr>
        <w:t>Journal of the Endocrine Society</w:t>
      </w:r>
      <w:r w:rsidRPr="00B003F0">
        <w:rPr>
          <w:rFonts w:ascii="Times New Roman" w:hAnsi="Times New Roman" w:cs="Times New Roman"/>
        </w:rPr>
        <w:t xml:space="preserve"> 2021;5(Supplement_1):A748–A749.</w:t>
      </w:r>
    </w:p>
    <w:p w14:paraId="67ACBD81" w14:textId="77777777" w:rsidR="00B003F0" w:rsidRPr="00B003F0" w:rsidRDefault="00B003F0" w:rsidP="00B003F0">
      <w:pPr>
        <w:pStyle w:val="Bibliography"/>
        <w:rPr>
          <w:rFonts w:ascii="Times New Roman" w:hAnsi="Times New Roman" w:cs="Times New Roman"/>
        </w:rPr>
      </w:pPr>
      <w:r w:rsidRPr="00B003F0">
        <w:rPr>
          <w:rFonts w:ascii="Times New Roman" w:hAnsi="Times New Roman" w:cs="Times New Roman"/>
        </w:rPr>
        <w:t xml:space="preserve">5. </w:t>
      </w:r>
      <w:r w:rsidRPr="00B003F0">
        <w:rPr>
          <w:rFonts w:ascii="Times New Roman" w:hAnsi="Times New Roman" w:cs="Times New Roman"/>
        </w:rPr>
        <w:tab/>
        <w:t xml:space="preserve">Namdar Ahmadabad H, Kayvan Jafari S, Nezafat Firizi M, Abbaspour AR, Ghafoori Gharib F, Ghobadi Y, Gholizadeh S. Pregnancy outcomes following the administration of high doses of dexamethasone in early pregnancy. </w:t>
      </w:r>
      <w:r w:rsidRPr="00B003F0">
        <w:rPr>
          <w:rFonts w:ascii="Times New Roman" w:hAnsi="Times New Roman" w:cs="Times New Roman"/>
          <w:i/>
          <w:iCs/>
        </w:rPr>
        <w:t>Clin Exp Reprod Med</w:t>
      </w:r>
      <w:r w:rsidRPr="00B003F0">
        <w:rPr>
          <w:rFonts w:ascii="Times New Roman" w:hAnsi="Times New Roman" w:cs="Times New Roman"/>
        </w:rPr>
        <w:t xml:space="preserve"> 2016;43(1):15–25.</w:t>
      </w:r>
    </w:p>
    <w:p w14:paraId="68EEED94" w14:textId="77777777" w:rsidR="00B003F0" w:rsidRPr="00B003F0" w:rsidRDefault="00B003F0" w:rsidP="00B003F0">
      <w:pPr>
        <w:pStyle w:val="Bibliography"/>
        <w:rPr>
          <w:rFonts w:ascii="Times New Roman" w:hAnsi="Times New Roman" w:cs="Times New Roman"/>
        </w:rPr>
      </w:pPr>
      <w:r w:rsidRPr="00B003F0">
        <w:rPr>
          <w:rFonts w:ascii="Times New Roman" w:hAnsi="Times New Roman" w:cs="Times New Roman"/>
        </w:rPr>
        <w:t xml:space="preserve">6. </w:t>
      </w:r>
      <w:r w:rsidRPr="00B003F0">
        <w:rPr>
          <w:rFonts w:ascii="Times New Roman" w:hAnsi="Times New Roman" w:cs="Times New Roman"/>
        </w:rPr>
        <w:tab/>
        <w:t xml:space="preserve">Lee J-Y, Park SJ, Kim SH, Kim MH. Prenatal administration of dexamethasone during early pregnancy negatively affects placental development and function in mice1. </w:t>
      </w:r>
      <w:r w:rsidRPr="00B003F0">
        <w:rPr>
          <w:rFonts w:ascii="Times New Roman" w:hAnsi="Times New Roman" w:cs="Times New Roman"/>
          <w:i/>
          <w:iCs/>
        </w:rPr>
        <w:t>Journal of Animal Science</w:t>
      </w:r>
      <w:r w:rsidRPr="00B003F0">
        <w:rPr>
          <w:rFonts w:ascii="Times New Roman" w:hAnsi="Times New Roman" w:cs="Times New Roman"/>
        </w:rPr>
        <w:t xml:space="preserve"> 2012;90(13):4846–4856.</w:t>
      </w:r>
    </w:p>
    <w:p w14:paraId="311D404D" w14:textId="77777777" w:rsidR="00B003F0" w:rsidRPr="00B003F0" w:rsidRDefault="00B003F0" w:rsidP="00B003F0">
      <w:pPr>
        <w:pStyle w:val="Bibliography"/>
        <w:rPr>
          <w:rFonts w:ascii="Times New Roman" w:hAnsi="Times New Roman" w:cs="Times New Roman"/>
        </w:rPr>
      </w:pPr>
      <w:r w:rsidRPr="00B003F0">
        <w:rPr>
          <w:rFonts w:ascii="Times New Roman" w:hAnsi="Times New Roman" w:cs="Times New Roman"/>
        </w:rPr>
        <w:t xml:space="preserve">7. </w:t>
      </w:r>
      <w:r w:rsidRPr="00B003F0">
        <w:rPr>
          <w:rFonts w:ascii="Times New Roman" w:hAnsi="Times New Roman" w:cs="Times New Roman"/>
        </w:rPr>
        <w:tab/>
        <w:t xml:space="preserve">Vaughan OR, Sferruzzi-Perri AN, Coan PM, Fowden AL. Adaptations in Placental Phenotype Depend on Route and Timing of Maternal Dexamethasone Administration in Mice1. </w:t>
      </w:r>
      <w:r w:rsidRPr="00B003F0">
        <w:rPr>
          <w:rFonts w:ascii="Times New Roman" w:hAnsi="Times New Roman" w:cs="Times New Roman"/>
          <w:i/>
          <w:iCs/>
        </w:rPr>
        <w:t>Biology of Reproduction</w:t>
      </w:r>
      <w:r w:rsidRPr="00B003F0">
        <w:rPr>
          <w:rFonts w:ascii="Times New Roman" w:hAnsi="Times New Roman" w:cs="Times New Roman"/>
        </w:rPr>
        <w:t xml:space="preserve"> 2013;89(4):80, 1–12.</w:t>
      </w:r>
    </w:p>
    <w:p w14:paraId="4A389546" w14:textId="77777777" w:rsidR="00B003F0" w:rsidRPr="00B003F0" w:rsidRDefault="00B003F0" w:rsidP="00B003F0">
      <w:pPr>
        <w:pStyle w:val="Bibliography"/>
        <w:rPr>
          <w:rFonts w:ascii="Times New Roman" w:hAnsi="Times New Roman" w:cs="Times New Roman"/>
        </w:rPr>
      </w:pPr>
      <w:r w:rsidRPr="00B003F0">
        <w:rPr>
          <w:rFonts w:ascii="Times New Roman" w:hAnsi="Times New Roman" w:cs="Times New Roman"/>
        </w:rPr>
        <w:t xml:space="preserve">8. </w:t>
      </w:r>
      <w:r w:rsidRPr="00B003F0">
        <w:rPr>
          <w:rFonts w:ascii="Times New Roman" w:hAnsi="Times New Roman" w:cs="Times New Roman"/>
        </w:rPr>
        <w:tab/>
        <w:t xml:space="preserve">Vaughan OR, Phillips HM, Everden AJ, Sferruzzi-Perri AN, Fowden AL. Dexamethasone treatment of pregnant F0 mice leads to parent of origin-specific changes in placental function of the F2 generation. </w:t>
      </w:r>
      <w:r w:rsidRPr="00B003F0">
        <w:rPr>
          <w:rFonts w:ascii="Times New Roman" w:hAnsi="Times New Roman" w:cs="Times New Roman"/>
          <w:i/>
          <w:iCs/>
        </w:rPr>
        <w:t>Reprod. Fertil. Dev.</w:t>
      </w:r>
      <w:r w:rsidRPr="00B003F0">
        <w:rPr>
          <w:rFonts w:ascii="Times New Roman" w:hAnsi="Times New Roman" w:cs="Times New Roman"/>
        </w:rPr>
        <w:t xml:space="preserve"> 2015;27(4):704–711.</w:t>
      </w:r>
    </w:p>
    <w:p w14:paraId="77C38D52" w14:textId="77777777" w:rsidR="00B003F0" w:rsidRPr="00B003F0" w:rsidRDefault="00B003F0" w:rsidP="00B003F0">
      <w:pPr>
        <w:pStyle w:val="Bibliography"/>
        <w:rPr>
          <w:rFonts w:ascii="Times New Roman" w:hAnsi="Times New Roman" w:cs="Times New Roman"/>
        </w:rPr>
      </w:pPr>
      <w:r w:rsidRPr="00B003F0">
        <w:rPr>
          <w:rFonts w:ascii="Times New Roman" w:hAnsi="Times New Roman" w:cs="Times New Roman"/>
        </w:rPr>
        <w:t xml:space="preserve">9. </w:t>
      </w:r>
      <w:r w:rsidRPr="00B003F0">
        <w:rPr>
          <w:rFonts w:ascii="Times New Roman" w:hAnsi="Times New Roman" w:cs="Times New Roman"/>
        </w:rPr>
        <w:tab/>
        <w:t xml:space="preserve">Andersson-Hall U, Joelsson L, Svedin P, Mallard C, Holmäng A. Growth-differentiation-factor 15 levels in obese and healthy pregnancies: Relation to insulin resistance and insulin secretory function. </w:t>
      </w:r>
      <w:r w:rsidRPr="00B003F0">
        <w:rPr>
          <w:rFonts w:ascii="Times New Roman" w:hAnsi="Times New Roman" w:cs="Times New Roman"/>
          <w:i/>
          <w:iCs/>
        </w:rPr>
        <w:t>Clinical Endocrinology</w:t>
      </w:r>
      <w:r w:rsidRPr="00B003F0">
        <w:rPr>
          <w:rFonts w:ascii="Times New Roman" w:hAnsi="Times New Roman" w:cs="Times New Roman"/>
        </w:rPr>
        <w:t xml:space="preserve"> 2021;95(1):92–100.</w:t>
      </w:r>
    </w:p>
    <w:p w14:paraId="24117C66" w14:textId="77777777" w:rsidR="00B003F0" w:rsidRPr="00B003F0" w:rsidRDefault="00B003F0" w:rsidP="00B003F0">
      <w:pPr>
        <w:pStyle w:val="Bibliography"/>
        <w:rPr>
          <w:rFonts w:ascii="Times New Roman" w:hAnsi="Times New Roman" w:cs="Times New Roman"/>
        </w:rPr>
      </w:pPr>
      <w:r w:rsidRPr="00B003F0">
        <w:rPr>
          <w:rFonts w:ascii="Times New Roman" w:hAnsi="Times New Roman" w:cs="Times New Roman"/>
        </w:rPr>
        <w:t xml:space="preserve">10. </w:t>
      </w:r>
      <w:r w:rsidRPr="00B003F0">
        <w:rPr>
          <w:rFonts w:ascii="Times New Roman" w:hAnsi="Times New Roman" w:cs="Times New Roman"/>
        </w:rPr>
        <w:tab/>
        <w:t xml:space="preserve">Chen Q, Wang Y, Zhao M, Hyett J, da Silva Costa F, Nie G. Serum levels of GDF15 are reduced in preeclampsia and the reduction is more profound in late-onset than early-onset cases. </w:t>
      </w:r>
      <w:r w:rsidRPr="00B003F0">
        <w:rPr>
          <w:rFonts w:ascii="Times New Roman" w:hAnsi="Times New Roman" w:cs="Times New Roman"/>
          <w:i/>
          <w:iCs/>
        </w:rPr>
        <w:t>Cytokine</w:t>
      </w:r>
      <w:r w:rsidRPr="00B003F0">
        <w:rPr>
          <w:rFonts w:ascii="Times New Roman" w:hAnsi="Times New Roman" w:cs="Times New Roman"/>
        </w:rPr>
        <w:t xml:space="preserve"> 2016;83:226–230.</w:t>
      </w:r>
    </w:p>
    <w:p w14:paraId="4DDE2766" w14:textId="77777777" w:rsidR="00B003F0" w:rsidRPr="00B003F0" w:rsidRDefault="00B003F0" w:rsidP="00B003F0">
      <w:pPr>
        <w:pStyle w:val="Bibliography"/>
        <w:rPr>
          <w:rFonts w:ascii="Times New Roman" w:hAnsi="Times New Roman" w:cs="Times New Roman"/>
        </w:rPr>
      </w:pPr>
      <w:r w:rsidRPr="00B003F0">
        <w:rPr>
          <w:rFonts w:ascii="Times New Roman" w:hAnsi="Times New Roman" w:cs="Times New Roman"/>
        </w:rPr>
        <w:t xml:space="preserve">11. </w:t>
      </w:r>
      <w:r w:rsidRPr="00B003F0">
        <w:rPr>
          <w:rFonts w:ascii="Times New Roman" w:hAnsi="Times New Roman" w:cs="Times New Roman"/>
        </w:rPr>
        <w:tab/>
        <w:t xml:space="preserve">Moore AG, Brown DA, Fairlie WD, Bauskin AR, Brown PK, Munier ML, Russell PK, Salamonsen LA, Wallace EM, Breit SN. The transforming growth factor-ss superfamily cytokine macrophage inhibitory cytokine-1 is present in high concentrations in the serum of pregnant women. </w:t>
      </w:r>
      <w:r w:rsidRPr="00B003F0">
        <w:rPr>
          <w:rFonts w:ascii="Times New Roman" w:hAnsi="Times New Roman" w:cs="Times New Roman"/>
          <w:i/>
          <w:iCs/>
        </w:rPr>
        <w:t>J Clin Endocrinol Metab</w:t>
      </w:r>
      <w:r w:rsidRPr="00B003F0">
        <w:rPr>
          <w:rFonts w:ascii="Times New Roman" w:hAnsi="Times New Roman" w:cs="Times New Roman"/>
        </w:rPr>
        <w:t xml:space="preserve"> 2000;85(12):4781–4788.</w:t>
      </w:r>
    </w:p>
    <w:p w14:paraId="5E9A65CB" w14:textId="77777777" w:rsidR="00B003F0" w:rsidRPr="00B003F0" w:rsidRDefault="00B003F0" w:rsidP="00B003F0">
      <w:pPr>
        <w:pStyle w:val="Bibliography"/>
        <w:rPr>
          <w:rFonts w:ascii="Times New Roman" w:hAnsi="Times New Roman" w:cs="Times New Roman"/>
        </w:rPr>
      </w:pPr>
      <w:r w:rsidRPr="00B003F0">
        <w:rPr>
          <w:rFonts w:ascii="Times New Roman" w:hAnsi="Times New Roman" w:cs="Times New Roman"/>
        </w:rPr>
        <w:t xml:space="preserve">12. </w:t>
      </w:r>
      <w:r w:rsidRPr="00B003F0">
        <w:rPr>
          <w:rFonts w:ascii="Times New Roman" w:hAnsi="Times New Roman" w:cs="Times New Roman"/>
        </w:rPr>
        <w:tab/>
        <w:t xml:space="preserve">Sugulle M, Dechend R, Herse F, Weedon-Fekjaer MS, Johnsen GM, Brosnihan KB, Anton L, Luft FC, Wollert KC, Kempf T, Staff AC. Circulating and Placental Growth-Differentiation Factor 15 in </w:t>
      </w:r>
      <w:r w:rsidRPr="00B003F0">
        <w:rPr>
          <w:rFonts w:ascii="Times New Roman" w:hAnsi="Times New Roman" w:cs="Times New Roman"/>
        </w:rPr>
        <w:lastRenderedPageBreak/>
        <w:t xml:space="preserve">Preeclampsia and in Pregnancy Complicated by Diabetes Mellitus. </w:t>
      </w:r>
      <w:r w:rsidRPr="00B003F0">
        <w:rPr>
          <w:rFonts w:ascii="Times New Roman" w:hAnsi="Times New Roman" w:cs="Times New Roman"/>
          <w:i/>
          <w:iCs/>
        </w:rPr>
        <w:t>Hypertension</w:t>
      </w:r>
      <w:r w:rsidRPr="00B003F0">
        <w:rPr>
          <w:rFonts w:ascii="Times New Roman" w:hAnsi="Times New Roman" w:cs="Times New Roman"/>
        </w:rPr>
        <w:t xml:space="preserve"> 2009;54(1):106–112.</w:t>
      </w:r>
    </w:p>
    <w:p w14:paraId="6440129B" w14:textId="77777777" w:rsidR="00B003F0" w:rsidRPr="00B003F0" w:rsidRDefault="00B003F0" w:rsidP="00B003F0">
      <w:pPr>
        <w:pStyle w:val="Bibliography"/>
        <w:rPr>
          <w:rFonts w:ascii="Times New Roman" w:hAnsi="Times New Roman" w:cs="Times New Roman"/>
        </w:rPr>
      </w:pPr>
      <w:r w:rsidRPr="00B003F0">
        <w:rPr>
          <w:rFonts w:ascii="Times New Roman" w:hAnsi="Times New Roman" w:cs="Times New Roman"/>
        </w:rPr>
        <w:t xml:space="preserve">13. </w:t>
      </w:r>
      <w:r w:rsidRPr="00B003F0">
        <w:rPr>
          <w:rFonts w:ascii="Times New Roman" w:hAnsi="Times New Roman" w:cs="Times New Roman"/>
        </w:rPr>
        <w:tab/>
        <w:t xml:space="preserve">Wang L, Yang Q. Circulating Growth Differentiation Factor 15 and Preeclampsia: A Meta-Analysis. </w:t>
      </w:r>
      <w:r w:rsidRPr="00B003F0">
        <w:rPr>
          <w:rFonts w:ascii="Times New Roman" w:hAnsi="Times New Roman" w:cs="Times New Roman"/>
          <w:i/>
          <w:iCs/>
        </w:rPr>
        <w:t>Horm Metab Res</w:t>
      </w:r>
      <w:r w:rsidRPr="00B003F0">
        <w:rPr>
          <w:rFonts w:ascii="Times New Roman" w:hAnsi="Times New Roman" w:cs="Times New Roman"/>
        </w:rPr>
        <w:t xml:space="preserve"> 2022. doi:10.1055/a-1956-2961.</w:t>
      </w:r>
    </w:p>
    <w:p w14:paraId="0916B9CD" w14:textId="77777777" w:rsidR="00B003F0" w:rsidRPr="00B003F0" w:rsidRDefault="00B003F0" w:rsidP="00B003F0">
      <w:pPr>
        <w:pStyle w:val="Bibliography"/>
        <w:rPr>
          <w:rFonts w:ascii="Times New Roman" w:hAnsi="Times New Roman" w:cs="Times New Roman"/>
        </w:rPr>
      </w:pPr>
      <w:r w:rsidRPr="00B003F0">
        <w:rPr>
          <w:rFonts w:ascii="Times New Roman" w:hAnsi="Times New Roman" w:cs="Times New Roman"/>
        </w:rPr>
        <w:t xml:space="preserve">14. </w:t>
      </w:r>
      <w:r w:rsidRPr="00B003F0">
        <w:rPr>
          <w:rFonts w:ascii="Times New Roman" w:hAnsi="Times New Roman" w:cs="Times New Roman"/>
        </w:rPr>
        <w:tab/>
        <w:t xml:space="preserve">Marjono AB, Brown DA, Horton KE, Wallace EM, Breit SN, Manuelpillai U. Macrophage Inhibitory Cytokine-1 in Gestational Tissues and Maternal Serum in Normal and Pre-eclamptic Pregnancy. </w:t>
      </w:r>
      <w:r w:rsidRPr="00B003F0">
        <w:rPr>
          <w:rFonts w:ascii="Times New Roman" w:hAnsi="Times New Roman" w:cs="Times New Roman"/>
          <w:i/>
          <w:iCs/>
        </w:rPr>
        <w:t>Placenta</w:t>
      </w:r>
      <w:r w:rsidRPr="00B003F0">
        <w:rPr>
          <w:rFonts w:ascii="Times New Roman" w:hAnsi="Times New Roman" w:cs="Times New Roman"/>
        </w:rPr>
        <w:t xml:space="preserve"> 2003;24(1):100–106.</w:t>
      </w:r>
    </w:p>
    <w:p w14:paraId="173F0336" w14:textId="117D9D2B" w:rsidR="00AB3BFF" w:rsidRDefault="00AB3BFF" w:rsidP="006E1F63">
      <w:pPr>
        <w:rPr>
          <w:rFonts w:ascii="Times New Roman" w:hAnsi="Times New Roman" w:cs="Times New Roman"/>
          <w:b/>
          <w:bCs/>
        </w:rPr>
      </w:pPr>
      <w:r>
        <w:rPr>
          <w:rFonts w:ascii="Times New Roman" w:hAnsi="Times New Roman" w:cs="Times New Roman"/>
          <w:b/>
          <w:bCs/>
        </w:rPr>
        <w:fldChar w:fldCharType="end"/>
      </w:r>
    </w:p>
    <w:p w14:paraId="00A59DA4" w14:textId="77777777" w:rsidR="006210A9" w:rsidRPr="00967C1D" w:rsidRDefault="006210A9" w:rsidP="006E1F63">
      <w:pPr>
        <w:rPr>
          <w:rFonts w:ascii="Times New Roman" w:hAnsi="Times New Roman" w:cs="Times New Roman"/>
          <w:b/>
          <w:bCs/>
        </w:rPr>
      </w:pPr>
    </w:p>
    <w:p w14:paraId="0B87260B" w14:textId="6B8AA9F2" w:rsidR="006E1F63" w:rsidRPr="00967C1D" w:rsidRDefault="006E1F63" w:rsidP="006210A9">
      <w:pPr>
        <w:pStyle w:val="Bibliography"/>
        <w:rPr>
          <w:rFonts w:ascii="Times New Roman" w:hAnsi="Times New Roman" w:cs="Times New Roman"/>
        </w:rPr>
      </w:pPr>
    </w:p>
    <w:p w14:paraId="3D588AEF" w14:textId="6C9D59CB" w:rsidR="006E1F63" w:rsidRPr="00967C1D" w:rsidRDefault="006E1F63" w:rsidP="006E1F63">
      <w:pPr>
        <w:rPr>
          <w:rFonts w:ascii="Times New Roman" w:hAnsi="Times New Roman" w:cs="Times New Roman"/>
          <w:b/>
          <w:bCs/>
        </w:rPr>
      </w:pPr>
    </w:p>
    <w:sectPr w:rsidR="006E1F63" w:rsidRPr="00967C1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3E6B92"/>
    <w:multiLevelType w:val="hybridMultilevel"/>
    <w:tmpl w:val="059A4E1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379101BF"/>
    <w:multiLevelType w:val="multilevel"/>
    <w:tmpl w:val="64AC9E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9A85B78"/>
    <w:multiLevelType w:val="hybridMultilevel"/>
    <w:tmpl w:val="8A0A17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3ED341B"/>
    <w:multiLevelType w:val="hybridMultilevel"/>
    <w:tmpl w:val="5E5C827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6DBD32A7"/>
    <w:multiLevelType w:val="hybridMultilevel"/>
    <w:tmpl w:val="F7AAC8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17656834">
    <w:abstractNumId w:val="1"/>
  </w:num>
  <w:num w:numId="2" w16cid:durableId="1497264464">
    <w:abstractNumId w:val="2"/>
  </w:num>
  <w:num w:numId="3" w16cid:durableId="1300110711">
    <w:abstractNumId w:val="0"/>
  </w:num>
  <w:num w:numId="4" w16cid:durableId="1358964904">
    <w:abstractNumId w:val="4"/>
  </w:num>
  <w:num w:numId="5" w16cid:durableId="46500516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39A9"/>
    <w:rsid w:val="00053E36"/>
    <w:rsid w:val="000635DC"/>
    <w:rsid w:val="00077FE6"/>
    <w:rsid w:val="00080910"/>
    <w:rsid w:val="0009796F"/>
    <w:rsid w:val="000E6C16"/>
    <w:rsid w:val="00121F3C"/>
    <w:rsid w:val="0013052D"/>
    <w:rsid w:val="00132817"/>
    <w:rsid w:val="00176428"/>
    <w:rsid w:val="00176442"/>
    <w:rsid w:val="00191A10"/>
    <w:rsid w:val="001C1553"/>
    <w:rsid w:val="001C2618"/>
    <w:rsid w:val="001C591D"/>
    <w:rsid w:val="001F262F"/>
    <w:rsid w:val="002318F5"/>
    <w:rsid w:val="00234134"/>
    <w:rsid w:val="00283319"/>
    <w:rsid w:val="00283903"/>
    <w:rsid w:val="002A6770"/>
    <w:rsid w:val="0030481C"/>
    <w:rsid w:val="00325746"/>
    <w:rsid w:val="003C15AC"/>
    <w:rsid w:val="003C4EF7"/>
    <w:rsid w:val="003D2A46"/>
    <w:rsid w:val="004443B6"/>
    <w:rsid w:val="00447331"/>
    <w:rsid w:val="004505D7"/>
    <w:rsid w:val="00462B6C"/>
    <w:rsid w:val="004E5A09"/>
    <w:rsid w:val="00513B72"/>
    <w:rsid w:val="00532D43"/>
    <w:rsid w:val="0054230C"/>
    <w:rsid w:val="00564961"/>
    <w:rsid w:val="00576DB5"/>
    <w:rsid w:val="005B2A1D"/>
    <w:rsid w:val="005B4C16"/>
    <w:rsid w:val="005E751B"/>
    <w:rsid w:val="005F2BFC"/>
    <w:rsid w:val="006210A9"/>
    <w:rsid w:val="00674514"/>
    <w:rsid w:val="00676503"/>
    <w:rsid w:val="006B77E6"/>
    <w:rsid w:val="006E0E23"/>
    <w:rsid w:val="006E1F63"/>
    <w:rsid w:val="006E43B6"/>
    <w:rsid w:val="00705395"/>
    <w:rsid w:val="007273BF"/>
    <w:rsid w:val="007646F6"/>
    <w:rsid w:val="00787488"/>
    <w:rsid w:val="007A1126"/>
    <w:rsid w:val="007A5C76"/>
    <w:rsid w:val="007E18CE"/>
    <w:rsid w:val="007E61FB"/>
    <w:rsid w:val="00851352"/>
    <w:rsid w:val="00870C7A"/>
    <w:rsid w:val="008D04EE"/>
    <w:rsid w:val="008D1124"/>
    <w:rsid w:val="008D3682"/>
    <w:rsid w:val="008D578D"/>
    <w:rsid w:val="008E3E74"/>
    <w:rsid w:val="009056F8"/>
    <w:rsid w:val="009255E6"/>
    <w:rsid w:val="00967C1D"/>
    <w:rsid w:val="009712CC"/>
    <w:rsid w:val="00974FD1"/>
    <w:rsid w:val="009A5DE8"/>
    <w:rsid w:val="009D31A3"/>
    <w:rsid w:val="00A17617"/>
    <w:rsid w:val="00A17839"/>
    <w:rsid w:val="00A3113E"/>
    <w:rsid w:val="00A3517D"/>
    <w:rsid w:val="00A620E6"/>
    <w:rsid w:val="00A70289"/>
    <w:rsid w:val="00A80B77"/>
    <w:rsid w:val="00A96149"/>
    <w:rsid w:val="00AA27CD"/>
    <w:rsid w:val="00AB3BFF"/>
    <w:rsid w:val="00AD4626"/>
    <w:rsid w:val="00AE7D5C"/>
    <w:rsid w:val="00AF49A1"/>
    <w:rsid w:val="00B003F0"/>
    <w:rsid w:val="00B62E22"/>
    <w:rsid w:val="00B65974"/>
    <w:rsid w:val="00B80824"/>
    <w:rsid w:val="00B84DD9"/>
    <w:rsid w:val="00C54F67"/>
    <w:rsid w:val="00CB34EE"/>
    <w:rsid w:val="00CD0C99"/>
    <w:rsid w:val="00CF0827"/>
    <w:rsid w:val="00CF2457"/>
    <w:rsid w:val="00D138CA"/>
    <w:rsid w:val="00D5402D"/>
    <w:rsid w:val="00DB0508"/>
    <w:rsid w:val="00DF380A"/>
    <w:rsid w:val="00E15B24"/>
    <w:rsid w:val="00E425F6"/>
    <w:rsid w:val="00EA3FC2"/>
    <w:rsid w:val="00EA4D49"/>
    <w:rsid w:val="00EC6DBF"/>
    <w:rsid w:val="00F339A9"/>
    <w:rsid w:val="00F72B1C"/>
    <w:rsid w:val="00FF60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A3F33B"/>
  <w15:chartTrackingRefBased/>
  <w15:docId w15:val="{AEFA70BD-E85B-4728-93E4-0916BA320C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339A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339A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339A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339A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339A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339A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339A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339A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339A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339A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339A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339A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339A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339A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339A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339A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339A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339A9"/>
    <w:rPr>
      <w:rFonts w:eastAsiaTheme="majorEastAsia" w:cstheme="majorBidi"/>
      <w:color w:val="272727" w:themeColor="text1" w:themeTint="D8"/>
    </w:rPr>
  </w:style>
  <w:style w:type="paragraph" w:styleId="Title">
    <w:name w:val="Title"/>
    <w:basedOn w:val="Normal"/>
    <w:next w:val="Normal"/>
    <w:link w:val="TitleChar"/>
    <w:uiPriority w:val="10"/>
    <w:qFormat/>
    <w:rsid w:val="00F339A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339A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339A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339A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339A9"/>
    <w:pPr>
      <w:spacing w:before="160"/>
      <w:jc w:val="center"/>
    </w:pPr>
    <w:rPr>
      <w:i/>
      <w:iCs/>
      <w:color w:val="404040" w:themeColor="text1" w:themeTint="BF"/>
    </w:rPr>
  </w:style>
  <w:style w:type="character" w:customStyle="1" w:styleId="QuoteChar">
    <w:name w:val="Quote Char"/>
    <w:basedOn w:val="DefaultParagraphFont"/>
    <w:link w:val="Quote"/>
    <w:uiPriority w:val="29"/>
    <w:rsid w:val="00F339A9"/>
    <w:rPr>
      <w:i/>
      <w:iCs/>
      <w:color w:val="404040" w:themeColor="text1" w:themeTint="BF"/>
    </w:rPr>
  </w:style>
  <w:style w:type="paragraph" w:styleId="ListParagraph">
    <w:name w:val="List Paragraph"/>
    <w:basedOn w:val="Normal"/>
    <w:uiPriority w:val="34"/>
    <w:qFormat/>
    <w:rsid w:val="00F339A9"/>
    <w:pPr>
      <w:ind w:left="720"/>
      <w:contextualSpacing/>
    </w:pPr>
  </w:style>
  <w:style w:type="character" w:styleId="IntenseEmphasis">
    <w:name w:val="Intense Emphasis"/>
    <w:basedOn w:val="DefaultParagraphFont"/>
    <w:uiPriority w:val="21"/>
    <w:qFormat/>
    <w:rsid w:val="00F339A9"/>
    <w:rPr>
      <w:i/>
      <w:iCs/>
      <w:color w:val="0F4761" w:themeColor="accent1" w:themeShade="BF"/>
    </w:rPr>
  </w:style>
  <w:style w:type="paragraph" w:styleId="IntenseQuote">
    <w:name w:val="Intense Quote"/>
    <w:basedOn w:val="Normal"/>
    <w:next w:val="Normal"/>
    <w:link w:val="IntenseQuoteChar"/>
    <w:uiPriority w:val="30"/>
    <w:qFormat/>
    <w:rsid w:val="00F339A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339A9"/>
    <w:rPr>
      <w:i/>
      <w:iCs/>
      <w:color w:val="0F4761" w:themeColor="accent1" w:themeShade="BF"/>
    </w:rPr>
  </w:style>
  <w:style w:type="character" w:styleId="IntenseReference">
    <w:name w:val="Intense Reference"/>
    <w:basedOn w:val="DefaultParagraphFont"/>
    <w:uiPriority w:val="32"/>
    <w:qFormat/>
    <w:rsid w:val="00F339A9"/>
    <w:rPr>
      <w:b/>
      <w:bCs/>
      <w:smallCaps/>
      <w:color w:val="0F4761" w:themeColor="accent1" w:themeShade="BF"/>
      <w:spacing w:val="5"/>
    </w:rPr>
  </w:style>
  <w:style w:type="character" w:styleId="Hyperlink">
    <w:name w:val="Hyperlink"/>
    <w:basedOn w:val="DefaultParagraphFont"/>
    <w:uiPriority w:val="99"/>
    <w:semiHidden/>
    <w:unhideWhenUsed/>
    <w:rsid w:val="00F339A9"/>
    <w:rPr>
      <w:color w:val="0000FF"/>
      <w:u w:val="single"/>
    </w:rPr>
  </w:style>
  <w:style w:type="character" w:styleId="Strong">
    <w:name w:val="Strong"/>
    <w:basedOn w:val="DefaultParagraphFont"/>
    <w:uiPriority w:val="22"/>
    <w:qFormat/>
    <w:rsid w:val="00F339A9"/>
    <w:rPr>
      <w:b/>
      <w:bCs/>
    </w:rPr>
  </w:style>
  <w:style w:type="character" w:styleId="CommentReference">
    <w:name w:val="annotation reference"/>
    <w:basedOn w:val="DefaultParagraphFont"/>
    <w:uiPriority w:val="99"/>
    <w:semiHidden/>
    <w:unhideWhenUsed/>
    <w:rsid w:val="005B2A1D"/>
    <w:rPr>
      <w:sz w:val="16"/>
      <w:szCs w:val="16"/>
    </w:rPr>
  </w:style>
  <w:style w:type="paragraph" w:styleId="CommentText">
    <w:name w:val="annotation text"/>
    <w:basedOn w:val="Normal"/>
    <w:link w:val="CommentTextChar"/>
    <w:uiPriority w:val="99"/>
    <w:unhideWhenUsed/>
    <w:rsid w:val="005B2A1D"/>
    <w:pPr>
      <w:spacing w:line="240" w:lineRule="auto"/>
    </w:pPr>
    <w:rPr>
      <w:sz w:val="20"/>
      <w:szCs w:val="20"/>
    </w:rPr>
  </w:style>
  <w:style w:type="character" w:customStyle="1" w:styleId="CommentTextChar">
    <w:name w:val="Comment Text Char"/>
    <w:basedOn w:val="DefaultParagraphFont"/>
    <w:link w:val="CommentText"/>
    <w:uiPriority w:val="99"/>
    <w:rsid w:val="005B2A1D"/>
    <w:rPr>
      <w:sz w:val="20"/>
      <w:szCs w:val="20"/>
    </w:rPr>
  </w:style>
  <w:style w:type="paragraph" w:styleId="CommentSubject">
    <w:name w:val="annotation subject"/>
    <w:basedOn w:val="CommentText"/>
    <w:next w:val="CommentText"/>
    <w:link w:val="CommentSubjectChar"/>
    <w:uiPriority w:val="99"/>
    <w:semiHidden/>
    <w:unhideWhenUsed/>
    <w:rsid w:val="005B2A1D"/>
    <w:rPr>
      <w:b/>
      <w:bCs/>
    </w:rPr>
  </w:style>
  <w:style w:type="character" w:customStyle="1" w:styleId="CommentSubjectChar">
    <w:name w:val="Comment Subject Char"/>
    <w:basedOn w:val="CommentTextChar"/>
    <w:link w:val="CommentSubject"/>
    <w:uiPriority w:val="99"/>
    <w:semiHidden/>
    <w:rsid w:val="005B2A1D"/>
    <w:rPr>
      <w:b/>
      <w:bCs/>
      <w:sz w:val="20"/>
      <w:szCs w:val="20"/>
    </w:rPr>
  </w:style>
  <w:style w:type="paragraph" w:styleId="Bibliography">
    <w:name w:val="Bibliography"/>
    <w:basedOn w:val="Normal"/>
    <w:next w:val="Normal"/>
    <w:uiPriority w:val="37"/>
    <w:unhideWhenUsed/>
    <w:rsid w:val="006E1F63"/>
    <w:pPr>
      <w:tabs>
        <w:tab w:val="left" w:pos="504"/>
      </w:tabs>
      <w:spacing w:after="24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694527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216</TotalTime>
  <Pages>6</Pages>
  <Words>7796</Words>
  <Characters>44439</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
    </vt:vector>
  </TitlesOfParts>
  <Company>SMPH-Pediatrics</Company>
  <LinksUpToDate>false</LinksUpToDate>
  <CharactersWithSpaces>521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 MULCAHY</dc:creator>
  <cp:keywords/>
  <dc:description/>
  <cp:lastModifiedBy>Molly C. MULCAHY</cp:lastModifiedBy>
  <cp:revision>63</cp:revision>
  <dcterms:created xsi:type="dcterms:W3CDTF">2024-07-16T21:36:00Z</dcterms:created>
  <dcterms:modified xsi:type="dcterms:W3CDTF">2024-07-26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Qp32wmWX"/&gt;&lt;style id="http://www.zotero.org/styles/endocrinology" hasBibliography="1" bibliographyStyleHasBeenSet="1"/&gt;&lt;prefs&gt;&lt;pref name="fieldType" value="Field"/&gt;&lt;/prefs&gt;&lt;/data&gt;</vt:lpwstr>
  </property>
</Properties>
</file>